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 xml:space="preserve">Supervisors: Dr Alice </w:t>
      </w:r>
      <w:proofErr w:type="gramStart"/>
      <w:r>
        <w:rPr>
          <w:rFonts w:asciiTheme="majorHAnsi" w:hAnsiTheme="majorHAnsi" w:cstheme="majorHAnsi"/>
        </w:rPr>
        <w:t>Toniolo ,</w:t>
      </w:r>
      <w:proofErr w:type="gramEnd"/>
      <w:r>
        <w:rPr>
          <w:rFonts w:asciiTheme="majorHAnsi" w:hAnsiTheme="majorHAnsi" w:cstheme="majorHAnsi"/>
        </w:rPr>
        <w:t xml:space="preserve">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A06631" w:rsidRDefault="007F32F4" w:rsidP="007F32F4">
      <w:pPr>
        <w:pStyle w:val="Heading1"/>
        <w:jc w:val="center"/>
        <w:rPr>
          <w:rFonts w:cstheme="majorHAnsi"/>
        </w:rPr>
      </w:pPr>
      <w:bookmarkStart w:id="0" w:name="_Toc110348650"/>
      <w:r w:rsidRPr="00A06631">
        <w:rPr>
          <w:rFonts w:cstheme="majorHAnsi"/>
        </w:rPr>
        <w:lastRenderedPageBreak/>
        <w:t>Abstract</w:t>
      </w:r>
      <w:bookmarkEnd w:id="0"/>
    </w:p>
    <w:p w14:paraId="2D7C2E1F" w14:textId="19874C79" w:rsidR="00072F55" w:rsidRDefault="00072F55"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r w:rsidRPr="00A06631">
        <w:rPr>
          <w:rFonts w:asciiTheme="majorHAnsi" w:hAnsiTheme="majorHAnsi" w:cstheme="majorHAnsi"/>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77777777" w:rsidR="00BE14BC" w:rsidRPr="00BE14BC" w:rsidRDefault="00BE14BC" w:rsidP="00BE14BC">
      <w:pPr>
        <w:rPr>
          <w:rFonts w:asciiTheme="majorHAnsi" w:hAnsiTheme="majorHAnsi" w:cstheme="majorHAnsi"/>
        </w:rPr>
      </w:pPr>
      <w:r w:rsidRPr="00BE14BC">
        <w:rPr>
          <w:rFonts w:asciiTheme="majorHAnsi" w:hAnsiTheme="majorHAnsi" w:cstheme="majorHAnsi"/>
        </w:rPr>
        <w:t xml:space="preserve">For common illnesses, citizens of the internet need to search information on the internet manually, read through the complicated medical blogs and understand the appropriate suggested treatment. The information available on the internet may not be in easy to search, interpret and consume format. In this project, we aim to develop an AI-based conversational agent commonly known as a chatbot which will be trained with information about common illnesses, their </w:t>
      </w:r>
      <w:proofErr w:type="gramStart"/>
      <w:r w:rsidRPr="00BE14BC">
        <w:rPr>
          <w:rFonts w:asciiTheme="majorHAnsi" w:hAnsiTheme="majorHAnsi" w:cstheme="majorHAnsi"/>
        </w:rPr>
        <w:t>symptoms</w:t>
      </w:r>
      <w:proofErr w:type="gramEnd"/>
      <w:r w:rsidRPr="00BE14BC">
        <w:rPr>
          <w:rFonts w:asciiTheme="majorHAnsi" w:hAnsiTheme="majorHAnsi" w:cstheme="majorHAnsi"/>
        </w:rPr>
        <w:t xml:space="preserve"> and available treatments. Users will be able to have a natural communication with the agent </w:t>
      </w:r>
      <w:proofErr w:type="gramStart"/>
      <w:r w:rsidRPr="00BE14BC">
        <w:rPr>
          <w:rFonts w:asciiTheme="majorHAnsi" w:hAnsiTheme="majorHAnsi" w:cstheme="majorHAnsi"/>
        </w:rPr>
        <w:t>similar to</w:t>
      </w:r>
      <w:proofErr w:type="gramEnd"/>
      <w:r w:rsidRPr="00BE14BC">
        <w:rPr>
          <w:rFonts w:asciiTheme="majorHAnsi" w:hAnsiTheme="majorHAnsi" w:cstheme="majorHAnsi"/>
        </w:rPr>
        <w:t xml:space="preserve"> what they would have with a healthcare representative during their initial screening. Users will input the symptoms they are </w:t>
      </w:r>
      <w:proofErr w:type="gramStart"/>
      <w:r w:rsidRPr="00BE14BC">
        <w:rPr>
          <w:rFonts w:asciiTheme="majorHAnsi" w:hAnsiTheme="majorHAnsi" w:cstheme="majorHAnsi"/>
        </w:rPr>
        <w:t>having</w:t>
      </w:r>
      <w:proofErr w:type="gramEnd"/>
      <w:r w:rsidRPr="00BE14BC">
        <w:rPr>
          <w:rFonts w:asciiTheme="majorHAnsi" w:hAnsiTheme="majorHAnsi" w:cstheme="majorHAnsi"/>
        </w:rPr>
        <w:t xml:space="preserve"> and an agent will respond with its diagnosis which will contain identified illness and possible treatment. With this ready to consume knowledge in simplified form, users will be saved from the hassle to go through complicated online documentation. This will also reduce the chances of users reading or interpreting information incorrectly.  </w:t>
      </w:r>
    </w:p>
    <w:p w14:paraId="55F5B672" w14:textId="77777777" w:rsidR="00BE14BC" w:rsidRPr="00BE14BC" w:rsidRDefault="00BE14BC" w:rsidP="00BE14BC">
      <w:pPr>
        <w:rPr>
          <w:rFonts w:asciiTheme="majorHAnsi" w:hAnsiTheme="majorHAnsi" w:cstheme="majorHAnsi"/>
        </w:rPr>
      </w:pPr>
      <w:proofErr w:type="gramStart"/>
      <w:r w:rsidRPr="00BE14BC">
        <w:rPr>
          <w:rFonts w:asciiTheme="majorHAnsi" w:hAnsiTheme="majorHAnsi" w:cstheme="majorHAnsi"/>
        </w:rPr>
        <w:t>The  Transformer</w:t>
      </w:r>
      <w:proofErr w:type="gramEnd"/>
      <w:r w:rsidRPr="00BE14BC">
        <w:rPr>
          <w:rFonts w:asciiTheme="majorHAnsi" w:hAnsiTheme="majorHAnsi" w:cstheme="majorHAnsi"/>
        </w:rPr>
        <w:t xml:space="preserve"> model invented by Google Research has toppled decades of Natural Language Processing research, development, and implementations. The use of transformers for conversational AI has high potential in delivering a contextualized and personalized experience. The Transformer in NLP is a novel architecture that aims to solve sequence-to-sequence tasks while handling long-range dependencies with ease. It relies entirely on self-attention to compute representations of its input and output without using </w:t>
      </w:r>
      <w:proofErr w:type="gramStart"/>
      <w:r w:rsidRPr="00BE14BC">
        <w:rPr>
          <w:rFonts w:asciiTheme="majorHAnsi" w:hAnsiTheme="majorHAnsi" w:cstheme="majorHAnsi"/>
        </w:rPr>
        <w:t>sequence-aligned</w:t>
      </w:r>
      <w:proofErr w:type="gramEnd"/>
      <w:r w:rsidRPr="00BE14BC">
        <w:rPr>
          <w:rFonts w:asciiTheme="majorHAnsi" w:hAnsiTheme="majorHAnsi" w:cstheme="majorHAnsi"/>
        </w:rPr>
        <w:t xml:space="preserve"> RNNs or convolution.</w:t>
      </w:r>
    </w:p>
    <w:p w14:paraId="424649B2" w14:textId="4E65269E" w:rsidR="000A640A" w:rsidRPr="00A06631" w:rsidRDefault="00BE14BC" w:rsidP="00BE14BC">
      <w:pPr>
        <w:rPr>
          <w:rFonts w:asciiTheme="majorHAnsi" w:hAnsiTheme="majorHAnsi" w:cstheme="majorHAnsi"/>
        </w:rPr>
      </w:pPr>
      <w:r w:rsidRPr="00BE14BC">
        <w:rPr>
          <w:rFonts w:asciiTheme="majorHAnsi" w:hAnsiTheme="majorHAnsi" w:cstheme="majorHAnsi"/>
        </w:rPr>
        <w:t>We intend to make use of state-of-the-art NLP techniques for developing the conversational agent to demonstrate how the above-mentioned problem can be tackled.   We will make use of transformers for core NLP techniques and will orchestrate the conversation using the open-source RASA platform. With the use of NLP techniques, an agent will be intelligently able to identify the user’s requirement and generate a dynamic response as opposed to a hardcoded static conversation. This AI-based approach would be scalable depending on the knowledge of the agent.</w:t>
      </w:r>
    </w:p>
    <w:p w14:paraId="17D0A08F" w14:textId="47328702" w:rsidR="000A640A" w:rsidRPr="00546224" w:rsidRDefault="000A640A" w:rsidP="00546224">
      <w:pPr>
        <w:jc w:val="center"/>
        <w:rPr>
          <w:rFonts w:asciiTheme="majorHAnsi" w:hAnsiTheme="majorHAnsi" w:cstheme="majorHAnsi"/>
          <w:b/>
          <w:bCs/>
          <w:sz w:val="28"/>
          <w:szCs w:val="28"/>
        </w:rPr>
      </w:pPr>
      <w:r w:rsidRPr="00546224">
        <w:rPr>
          <w:rFonts w:asciiTheme="majorHAnsi" w:hAnsiTheme="majorHAnsi" w:cstheme="majorHAnsi"/>
          <w:b/>
          <w:bCs/>
          <w:sz w:val="28"/>
          <w:szCs w:val="28"/>
        </w:rPr>
        <w:t>Keywords</w:t>
      </w:r>
    </w:p>
    <w:p w14:paraId="48940E53" w14:textId="3626F314" w:rsidR="00BE14BC" w:rsidRPr="00A71E35" w:rsidRDefault="00BE14BC" w:rsidP="00A71E35">
      <w:pPr>
        <w:ind w:left="2160" w:firstLine="720"/>
        <w:rPr>
          <w:rFonts w:asciiTheme="majorHAnsi" w:hAnsiTheme="majorHAnsi" w:cstheme="majorHAnsi"/>
        </w:rPr>
      </w:pPr>
      <w:r w:rsidRPr="00A71E35">
        <w:rPr>
          <w:rFonts w:asciiTheme="majorHAnsi" w:hAnsiTheme="majorHAnsi" w:cstheme="majorHAnsi"/>
        </w:rPr>
        <w:t>NLP, Transformer, Conversational AI</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Default="007F32F4" w:rsidP="007F32F4">
      <w:pPr>
        <w:pStyle w:val="Heading1"/>
        <w:jc w:val="center"/>
        <w:rPr>
          <w:rFonts w:cstheme="majorHAnsi"/>
        </w:rPr>
      </w:pPr>
      <w:bookmarkStart w:id="1" w:name="_Toc110348651"/>
      <w:r w:rsidRPr="00A06631">
        <w:rPr>
          <w:rFonts w:cstheme="majorHAnsi"/>
        </w:rPr>
        <w:lastRenderedPageBreak/>
        <w:t>Acknowledgements</w:t>
      </w:r>
      <w:bookmarkEnd w:id="1"/>
    </w:p>
    <w:p w14:paraId="24895365" w14:textId="77777777" w:rsidR="00546224" w:rsidRPr="00546224" w:rsidRDefault="00546224" w:rsidP="00546224"/>
    <w:p w14:paraId="7E504BFD" w14:textId="47AD5984" w:rsidR="003F4071" w:rsidRDefault="003F4071" w:rsidP="003F4071">
      <w:pPr>
        <w:spacing w:after="0"/>
        <w:rPr>
          <w:rFonts w:asciiTheme="majorHAnsi" w:hAnsiTheme="majorHAnsi" w:cstheme="majorHAnsi"/>
        </w:rPr>
      </w:pPr>
      <w:r w:rsidRPr="003F4071">
        <w:rPr>
          <w:rFonts w:asciiTheme="majorHAnsi" w:hAnsiTheme="majorHAnsi" w:cstheme="majorHAnsi"/>
        </w:rPr>
        <w:t xml:space="preserve">I would like to thank my supervisor, Dr </w:t>
      </w:r>
      <w:r>
        <w:rPr>
          <w:rFonts w:asciiTheme="majorHAnsi" w:hAnsiTheme="majorHAnsi" w:cstheme="majorHAnsi"/>
        </w:rPr>
        <w:t xml:space="preserve">Alice </w:t>
      </w:r>
      <w:proofErr w:type="gramStart"/>
      <w:r>
        <w:rPr>
          <w:rFonts w:asciiTheme="majorHAnsi" w:hAnsiTheme="majorHAnsi" w:cstheme="majorHAnsi"/>
        </w:rPr>
        <w:t>Toniolo</w:t>
      </w:r>
      <w:proofErr w:type="gramEnd"/>
      <w:r>
        <w:rPr>
          <w:rFonts w:asciiTheme="majorHAnsi" w:hAnsiTheme="majorHAnsi" w:cstheme="majorHAnsi"/>
        </w:rPr>
        <w:t xml:space="preserve"> and Dr Phong Le</w:t>
      </w:r>
      <w:r w:rsidRPr="003F4071">
        <w:rPr>
          <w:rFonts w:asciiTheme="majorHAnsi" w:hAnsiTheme="majorHAnsi" w:cstheme="majorHAnsi"/>
        </w:rPr>
        <w:t xml:space="preserve">, for </w:t>
      </w:r>
      <w:r>
        <w:rPr>
          <w:rFonts w:asciiTheme="majorHAnsi" w:hAnsiTheme="majorHAnsi" w:cstheme="majorHAnsi"/>
        </w:rPr>
        <w:t>their</w:t>
      </w:r>
      <w:r w:rsidRPr="003F4071">
        <w:rPr>
          <w:rFonts w:asciiTheme="majorHAnsi" w:hAnsiTheme="majorHAnsi" w:cstheme="majorHAnsi"/>
        </w:rPr>
        <w:t xml:space="preserve"> unwavering enthusiasm</w:t>
      </w:r>
      <w:r>
        <w:rPr>
          <w:rFonts w:asciiTheme="majorHAnsi" w:hAnsiTheme="majorHAnsi" w:cstheme="majorHAnsi"/>
        </w:rPr>
        <w:t xml:space="preserve"> </w:t>
      </w:r>
      <w:r w:rsidRPr="003F4071">
        <w:rPr>
          <w:rFonts w:asciiTheme="majorHAnsi" w:hAnsiTheme="majorHAnsi" w:cstheme="majorHAnsi"/>
        </w:rPr>
        <w:t>regarding this project and the invaluable guidance and support given to me throughout the</w:t>
      </w:r>
      <w:r>
        <w:rPr>
          <w:rFonts w:asciiTheme="majorHAnsi" w:hAnsiTheme="majorHAnsi" w:cstheme="majorHAnsi"/>
        </w:rPr>
        <w:t xml:space="preserve"> </w:t>
      </w:r>
      <w:r w:rsidRPr="003F4071">
        <w:rPr>
          <w:rFonts w:asciiTheme="majorHAnsi" w:hAnsiTheme="majorHAnsi" w:cstheme="majorHAnsi"/>
        </w:rPr>
        <w:t>project</w:t>
      </w:r>
      <w:r>
        <w:rPr>
          <w:rFonts w:asciiTheme="majorHAnsi" w:hAnsiTheme="majorHAnsi" w:cstheme="majorHAnsi"/>
        </w:rPr>
        <w:t>.</w:t>
      </w:r>
    </w:p>
    <w:p w14:paraId="00D06A8A" w14:textId="77777777" w:rsidR="003F4071" w:rsidRDefault="00072F55" w:rsidP="003F4071">
      <w:r w:rsidRPr="00A06631">
        <w:rPr>
          <w:rFonts w:asciiTheme="majorHAnsi" w:hAnsiTheme="majorHAnsi" w:cstheme="majorHAnsi"/>
        </w:rPr>
        <w:t xml:space="preserve">I thank you for enabling me to choose a topic </w:t>
      </w:r>
      <w:r w:rsidR="003F4071">
        <w:rPr>
          <w:rFonts w:asciiTheme="majorHAnsi" w:hAnsiTheme="majorHAnsi" w:cstheme="majorHAnsi"/>
        </w:rPr>
        <w:t>of my interest</w:t>
      </w:r>
      <w:r w:rsidRPr="00A06631">
        <w:rPr>
          <w:rFonts w:asciiTheme="majorHAnsi" w:hAnsiTheme="majorHAnsi" w:cstheme="majorHAnsi"/>
        </w:rPr>
        <w:t xml:space="preserve"> </w:t>
      </w:r>
      <w:r w:rsidR="003F4071">
        <w:rPr>
          <w:rFonts w:asciiTheme="majorHAnsi" w:hAnsiTheme="majorHAnsi" w:cstheme="majorHAnsi"/>
        </w:rPr>
        <w:t xml:space="preserve">and </w:t>
      </w:r>
      <w:r w:rsidRPr="00A06631">
        <w:rPr>
          <w:rFonts w:asciiTheme="majorHAnsi" w:hAnsiTheme="majorHAnsi" w:cstheme="majorHAnsi"/>
        </w:rPr>
        <w:t xml:space="preserve">providing new and interesting exploration into the field </w:t>
      </w:r>
      <w:r w:rsidR="003F4071">
        <w:rPr>
          <w:rFonts w:asciiTheme="majorHAnsi" w:hAnsiTheme="majorHAnsi" w:cstheme="majorHAnsi"/>
        </w:rPr>
        <w:t>of natural language processing.</w:t>
      </w:r>
      <w:r w:rsidR="003F4071" w:rsidRPr="003F4071">
        <w:t xml:space="preserve"> </w:t>
      </w:r>
    </w:p>
    <w:p w14:paraId="558EDB54" w14:textId="5693E39C"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I would also like to thank my family for their unconditional support and encouragement</w:t>
      </w:r>
    </w:p>
    <w:p w14:paraId="64811A41" w14:textId="77777777" w:rsidR="003F4071" w:rsidRPr="003F4071" w:rsidRDefault="003F4071" w:rsidP="003F4071">
      <w:pPr>
        <w:spacing w:after="0"/>
        <w:rPr>
          <w:rFonts w:asciiTheme="majorHAnsi" w:hAnsiTheme="majorHAnsi" w:cstheme="majorHAnsi"/>
        </w:rPr>
      </w:pPr>
      <w:r w:rsidRPr="003F4071">
        <w:rPr>
          <w:rFonts w:asciiTheme="majorHAnsi" w:hAnsiTheme="majorHAnsi" w:cstheme="majorHAnsi"/>
        </w:rPr>
        <w:t>throughout all my education and especially my master’s degree where we were not able to meet</w:t>
      </w:r>
    </w:p>
    <w:p w14:paraId="7AB7A0F0" w14:textId="33EFB764" w:rsidR="003F4071" w:rsidRDefault="003F4071" w:rsidP="003F4071">
      <w:pPr>
        <w:spacing w:after="0"/>
        <w:rPr>
          <w:rFonts w:asciiTheme="majorHAnsi" w:hAnsiTheme="majorHAnsi" w:cstheme="majorHAnsi"/>
        </w:rPr>
      </w:pPr>
      <w:r w:rsidRPr="003F4071">
        <w:rPr>
          <w:rFonts w:asciiTheme="majorHAnsi" w:hAnsiTheme="majorHAnsi" w:cstheme="maj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A06631" w:rsidRDefault="007F32F4" w:rsidP="007F32F4">
      <w:pPr>
        <w:pStyle w:val="Heading1"/>
        <w:jc w:val="center"/>
        <w:rPr>
          <w:rFonts w:cstheme="majorHAnsi"/>
        </w:rPr>
      </w:pPr>
      <w:bookmarkStart w:id="2" w:name="_Toc110348652"/>
      <w:r w:rsidRPr="00A06631">
        <w:rPr>
          <w:rFonts w:cstheme="majorHAnsi"/>
        </w:rPr>
        <w:lastRenderedPageBreak/>
        <w:t>Declaration</w:t>
      </w:r>
      <w:r w:rsidR="000F6BD5" w:rsidRPr="00A06631">
        <w:rPr>
          <w:rFonts w:cstheme="majorHAnsi"/>
        </w:rPr>
        <w:t xml:space="preserve"> of Authorship</w:t>
      </w:r>
      <w:bookmarkEnd w:id="2"/>
    </w:p>
    <w:p w14:paraId="7529C8E3" w14:textId="77777777" w:rsidR="000F6BD5" w:rsidRPr="00A06631" w:rsidRDefault="000F6BD5" w:rsidP="000F6BD5">
      <w:pPr>
        <w:rPr>
          <w:rFonts w:asciiTheme="majorHAnsi" w:hAnsiTheme="majorHAnsi" w:cstheme="majorHAnsi"/>
        </w:rPr>
      </w:pPr>
    </w:p>
    <w:p w14:paraId="04181025" w14:textId="62FC51F7"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I declare that the material submitted for assessment is my work except where credit is explicitly given to others by citation or acknowledgement. This work was performed during the current academic year except where otherwise stated. </w:t>
      </w:r>
    </w:p>
    <w:p w14:paraId="11BEB347" w14:textId="04E14AA6"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The main text of this project report is </w:t>
      </w:r>
      <w:r w:rsidRPr="00A06631">
        <w:rPr>
          <w:rFonts w:asciiTheme="majorHAnsi" w:hAnsiTheme="majorHAnsi" w:cstheme="majorHAnsi"/>
          <w:highlight w:val="yellow"/>
        </w:rPr>
        <w:t>14,519</w:t>
      </w:r>
      <w:r w:rsidRPr="00A06631">
        <w:rPr>
          <w:rFonts w:asciiTheme="majorHAnsi" w:hAnsiTheme="majorHAnsi" w:cstheme="majorHAnsi"/>
        </w:rPr>
        <w:t xml:space="preserve"> words long, including project specification</w:t>
      </w:r>
      <w:r w:rsidR="007D2306">
        <w:rPr>
          <w:rFonts w:asciiTheme="majorHAnsi" w:hAnsiTheme="majorHAnsi" w:cstheme="majorHAnsi"/>
        </w:rPr>
        <w:t>s</w:t>
      </w:r>
      <w:r w:rsidRPr="00A06631">
        <w:rPr>
          <w:rFonts w:asciiTheme="majorHAnsi" w:hAnsiTheme="majorHAnsi" w:cstheme="majorHAnsi"/>
        </w:rPr>
        <w:t xml:space="preserve"> and plan. </w:t>
      </w:r>
    </w:p>
    <w:p w14:paraId="3096A0A5" w14:textId="51F97495"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 </w:t>
      </w:r>
    </w:p>
    <w:p w14:paraId="6B8E63AF" w14:textId="427810A8" w:rsidR="000F6BD5" w:rsidRPr="00A06631" w:rsidRDefault="000F6BD5" w:rsidP="000F6BD5">
      <w:pPr>
        <w:rPr>
          <w:rFonts w:asciiTheme="majorHAnsi" w:hAnsiTheme="majorHAnsi" w:cstheme="majorHAnsi"/>
        </w:rPr>
      </w:pPr>
      <w:r w:rsidRPr="00A06631">
        <w:rPr>
          <w:rFonts w:asciiTheme="majorHAnsi" w:hAnsiTheme="majorHAnsi" w:cstheme="majorHAnsi"/>
        </w:rPr>
        <w:t xml:space="preserve">Date: </w:t>
      </w:r>
      <w:r w:rsidRPr="00A06631">
        <w:rPr>
          <w:rFonts w:asciiTheme="majorHAnsi" w:hAnsiTheme="majorHAnsi" w:cstheme="majorHAnsi"/>
          <w:highlight w:val="yellow"/>
        </w:rPr>
        <w:t>1</w:t>
      </w:r>
      <w:r w:rsidR="007D2306">
        <w:rPr>
          <w:rFonts w:asciiTheme="majorHAnsi" w:hAnsiTheme="majorHAnsi" w:cstheme="majorHAnsi"/>
          <w:highlight w:val="yellow"/>
        </w:rPr>
        <w:t>6</w:t>
      </w:r>
      <w:r w:rsidRPr="00A06631">
        <w:rPr>
          <w:rFonts w:asciiTheme="majorHAnsi" w:hAnsiTheme="majorHAnsi" w:cstheme="majorHAnsi"/>
          <w:highlight w:val="yellow"/>
        </w:rPr>
        <w:t>th August 2022</w:t>
      </w:r>
      <w:r w:rsidRPr="00A06631">
        <w:rPr>
          <w:rFonts w:asciiTheme="majorHAnsi" w:hAnsiTheme="majorHAnsi" w:cstheme="majorHAnsi"/>
        </w:rPr>
        <w:t xml:space="preserve"> </w:t>
      </w:r>
    </w:p>
    <w:p w14:paraId="4927B979" w14:textId="20DD1CE7" w:rsidR="000F6BD5" w:rsidRPr="00A06631" w:rsidRDefault="000F6BD5" w:rsidP="000F6BD5">
      <w:pPr>
        <w:rPr>
          <w:rFonts w:asciiTheme="majorHAnsi" w:hAnsiTheme="majorHAnsi" w:cstheme="majorHAnsi"/>
        </w:rPr>
      </w:pPr>
      <w:r w:rsidRPr="00A06631">
        <w:rPr>
          <w:rFonts w:asciiTheme="majorHAnsi" w:hAnsiTheme="majorHAnsi" w:cstheme="majorHAnsi"/>
        </w:rPr>
        <w:t>Vishesh Bhagat</w:t>
      </w:r>
    </w:p>
    <w:p w14:paraId="7A29B0D0" w14:textId="2C711C71" w:rsidR="00125FF4" w:rsidRDefault="00125FF4" w:rsidP="00583C7D"/>
    <w:p w14:paraId="0A5CDEB7" w14:textId="27D8C6C8" w:rsidR="00125FF4" w:rsidRDefault="00125FF4" w:rsidP="00583C7D"/>
    <w:p w14:paraId="424EB841" w14:textId="43510D47" w:rsidR="00546224" w:rsidRDefault="00546224">
      <w:r>
        <w:br w:type="page"/>
      </w:r>
    </w:p>
    <w:sdt>
      <w:sdtPr>
        <w:rPr>
          <w:rFonts w:asciiTheme="minorHAnsi" w:eastAsiaTheme="minorHAnsi" w:hAnsiTheme="minorHAnsi" w:cstheme="minorBidi"/>
          <w:color w:val="auto"/>
          <w:sz w:val="22"/>
          <w:szCs w:val="22"/>
          <w:lang w:val="en-IN"/>
        </w:rPr>
        <w:id w:val="1361234888"/>
        <w:docPartObj>
          <w:docPartGallery w:val="Table of Contents"/>
          <w:docPartUnique/>
        </w:docPartObj>
      </w:sdtPr>
      <w:sdtEndPr>
        <w:rPr>
          <w:b/>
          <w:bCs/>
          <w:noProof/>
        </w:rPr>
      </w:sdtEndPr>
      <w:sdtContent>
        <w:p w14:paraId="27988C15" w14:textId="67C91756" w:rsidR="00546224" w:rsidRDefault="00546224">
          <w:pPr>
            <w:pStyle w:val="TOCHeading"/>
          </w:pPr>
          <w:r>
            <w:t>Table of Contents</w:t>
          </w:r>
        </w:p>
        <w:p w14:paraId="00F6F1B7" w14:textId="1A869C00" w:rsidR="002E3804" w:rsidRDefault="00546224">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110348650" w:history="1">
            <w:r w:rsidR="002E3804" w:rsidRPr="00AA5D73">
              <w:rPr>
                <w:rStyle w:val="Hyperlink"/>
                <w:rFonts w:cstheme="majorHAnsi"/>
                <w:noProof/>
              </w:rPr>
              <w:t>Abstract</w:t>
            </w:r>
            <w:r w:rsidR="002E3804">
              <w:rPr>
                <w:noProof/>
                <w:webHidden/>
              </w:rPr>
              <w:tab/>
            </w:r>
            <w:r w:rsidR="002E3804">
              <w:rPr>
                <w:noProof/>
                <w:webHidden/>
              </w:rPr>
              <w:fldChar w:fldCharType="begin"/>
            </w:r>
            <w:r w:rsidR="002E3804">
              <w:rPr>
                <w:noProof/>
                <w:webHidden/>
              </w:rPr>
              <w:instrText xml:space="preserve"> PAGEREF _Toc110348650 \h </w:instrText>
            </w:r>
            <w:r w:rsidR="002E3804">
              <w:rPr>
                <w:noProof/>
                <w:webHidden/>
              </w:rPr>
            </w:r>
            <w:r w:rsidR="002E3804">
              <w:rPr>
                <w:noProof/>
                <w:webHidden/>
              </w:rPr>
              <w:fldChar w:fldCharType="separate"/>
            </w:r>
            <w:r w:rsidR="00554E7D">
              <w:rPr>
                <w:noProof/>
                <w:webHidden/>
              </w:rPr>
              <w:t>2</w:t>
            </w:r>
            <w:r w:rsidR="002E3804">
              <w:rPr>
                <w:noProof/>
                <w:webHidden/>
              </w:rPr>
              <w:fldChar w:fldCharType="end"/>
            </w:r>
          </w:hyperlink>
        </w:p>
        <w:p w14:paraId="1CA39D60" w14:textId="5655FC93" w:rsidR="002E3804" w:rsidRDefault="00000000">
          <w:pPr>
            <w:pStyle w:val="TOC1"/>
            <w:tabs>
              <w:tab w:val="right" w:leader="dot" w:pos="9016"/>
            </w:tabs>
            <w:rPr>
              <w:rFonts w:cstheme="minorBidi"/>
              <w:noProof/>
              <w:lang w:val="en-IN" w:eastAsia="en-IN"/>
            </w:rPr>
          </w:pPr>
          <w:hyperlink w:anchor="_Toc110348651" w:history="1">
            <w:r w:rsidR="002E3804" w:rsidRPr="00AA5D73">
              <w:rPr>
                <w:rStyle w:val="Hyperlink"/>
                <w:rFonts w:cstheme="majorHAnsi"/>
                <w:noProof/>
              </w:rPr>
              <w:t>Acknowledgements</w:t>
            </w:r>
            <w:r w:rsidR="002E3804">
              <w:rPr>
                <w:noProof/>
                <w:webHidden/>
              </w:rPr>
              <w:tab/>
            </w:r>
            <w:r w:rsidR="002E3804">
              <w:rPr>
                <w:noProof/>
                <w:webHidden/>
              </w:rPr>
              <w:fldChar w:fldCharType="begin"/>
            </w:r>
            <w:r w:rsidR="002E3804">
              <w:rPr>
                <w:noProof/>
                <w:webHidden/>
              </w:rPr>
              <w:instrText xml:space="preserve"> PAGEREF _Toc110348651 \h </w:instrText>
            </w:r>
            <w:r w:rsidR="002E3804">
              <w:rPr>
                <w:noProof/>
                <w:webHidden/>
              </w:rPr>
            </w:r>
            <w:r w:rsidR="002E3804">
              <w:rPr>
                <w:noProof/>
                <w:webHidden/>
              </w:rPr>
              <w:fldChar w:fldCharType="separate"/>
            </w:r>
            <w:r w:rsidR="00554E7D">
              <w:rPr>
                <w:noProof/>
                <w:webHidden/>
              </w:rPr>
              <w:t>3</w:t>
            </w:r>
            <w:r w:rsidR="002E3804">
              <w:rPr>
                <w:noProof/>
                <w:webHidden/>
              </w:rPr>
              <w:fldChar w:fldCharType="end"/>
            </w:r>
          </w:hyperlink>
        </w:p>
        <w:p w14:paraId="4BD91F94" w14:textId="6EEA1BD8" w:rsidR="002E3804" w:rsidRDefault="00000000">
          <w:pPr>
            <w:pStyle w:val="TOC1"/>
            <w:tabs>
              <w:tab w:val="right" w:leader="dot" w:pos="9016"/>
            </w:tabs>
            <w:rPr>
              <w:rFonts w:cstheme="minorBidi"/>
              <w:noProof/>
              <w:lang w:val="en-IN" w:eastAsia="en-IN"/>
            </w:rPr>
          </w:pPr>
          <w:hyperlink w:anchor="_Toc110348652" w:history="1">
            <w:r w:rsidR="002E3804" w:rsidRPr="00AA5D73">
              <w:rPr>
                <w:rStyle w:val="Hyperlink"/>
                <w:rFonts w:cstheme="majorHAnsi"/>
                <w:noProof/>
              </w:rPr>
              <w:t>Declaration of Authorship</w:t>
            </w:r>
            <w:r w:rsidR="002E3804">
              <w:rPr>
                <w:noProof/>
                <w:webHidden/>
              </w:rPr>
              <w:tab/>
            </w:r>
            <w:r w:rsidR="002E3804">
              <w:rPr>
                <w:noProof/>
                <w:webHidden/>
              </w:rPr>
              <w:fldChar w:fldCharType="begin"/>
            </w:r>
            <w:r w:rsidR="002E3804">
              <w:rPr>
                <w:noProof/>
                <w:webHidden/>
              </w:rPr>
              <w:instrText xml:space="preserve"> PAGEREF _Toc110348652 \h </w:instrText>
            </w:r>
            <w:r w:rsidR="002E3804">
              <w:rPr>
                <w:noProof/>
                <w:webHidden/>
              </w:rPr>
            </w:r>
            <w:r w:rsidR="002E3804">
              <w:rPr>
                <w:noProof/>
                <w:webHidden/>
              </w:rPr>
              <w:fldChar w:fldCharType="separate"/>
            </w:r>
            <w:r w:rsidR="00554E7D">
              <w:rPr>
                <w:noProof/>
                <w:webHidden/>
              </w:rPr>
              <w:t>4</w:t>
            </w:r>
            <w:r w:rsidR="002E3804">
              <w:rPr>
                <w:noProof/>
                <w:webHidden/>
              </w:rPr>
              <w:fldChar w:fldCharType="end"/>
            </w:r>
          </w:hyperlink>
        </w:p>
        <w:p w14:paraId="639D3C7B" w14:textId="46F235A1" w:rsidR="002E3804" w:rsidRDefault="00000000">
          <w:pPr>
            <w:pStyle w:val="TOC1"/>
            <w:tabs>
              <w:tab w:val="right" w:leader="dot" w:pos="9016"/>
            </w:tabs>
            <w:rPr>
              <w:rFonts w:cstheme="minorBidi"/>
              <w:noProof/>
              <w:lang w:val="en-IN" w:eastAsia="en-IN"/>
            </w:rPr>
          </w:pPr>
          <w:hyperlink w:anchor="_Toc110348653" w:history="1">
            <w:r w:rsidR="002E3804" w:rsidRPr="00AA5D73">
              <w:rPr>
                <w:rStyle w:val="Hyperlink"/>
                <w:noProof/>
              </w:rPr>
              <w:t>List of Figures</w:t>
            </w:r>
            <w:r w:rsidR="002E3804">
              <w:rPr>
                <w:noProof/>
                <w:webHidden/>
              </w:rPr>
              <w:tab/>
            </w:r>
            <w:r w:rsidR="002E3804">
              <w:rPr>
                <w:noProof/>
                <w:webHidden/>
              </w:rPr>
              <w:fldChar w:fldCharType="begin"/>
            </w:r>
            <w:r w:rsidR="002E3804">
              <w:rPr>
                <w:noProof/>
                <w:webHidden/>
              </w:rPr>
              <w:instrText xml:space="preserve"> PAGEREF _Toc110348653 \h </w:instrText>
            </w:r>
            <w:r w:rsidR="002E3804">
              <w:rPr>
                <w:noProof/>
                <w:webHidden/>
              </w:rPr>
            </w:r>
            <w:r w:rsidR="002E3804">
              <w:rPr>
                <w:noProof/>
                <w:webHidden/>
              </w:rPr>
              <w:fldChar w:fldCharType="separate"/>
            </w:r>
            <w:r w:rsidR="00554E7D">
              <w:rPr>
                <w:noProof/>
                <w:webHidden/>
              </w:rPr>
              <w:t>7</w:t>
            </w:r>
            <w:r w:rsidR="002E3804">
              <w:rPr>
                <w:noProof/>
                <w:webHidden/>
              </w:rPr>
              <w:fldChar w:fldCharType="end"/>
            </w:r>
          </w:hyperlink>
        </w:p>
        <w:p w14:paraId="22261666" w14:textId="03EB42F6" w:rsidR="002E3804" w:rsidRDefault="00000000">
          <w:pPr>
            <w:pStyle w:val="TOC1"/>
            <w:tabs>
              <w:tab w:val="right" w:leader="dot" w:pos="9016"/>
            </w:tabs>
            <w:rPr>
              <w:rFonts w:cstheme="minorBidi"/>
              <w:noProof/>
              <w:lang w:val="en-IN" w:eastAsia="en-IN"/>
            </w:rPr>
          </w:pPr>
          <w:hyperlink w:anchor="_Toc110348654" w:history="1">
            <w:r w:rsidR="002E3804" w:rsidRPr="00AA5D73">
              <w:rPr>
                <w:rStyle w:val="Hyperlink"/>
                <w:noProof/>
              </w:rPr>
              <w:t>List of Tables</w:t>
            </w:r>
            <w:r w:rsidR="002E3804">
              <w:rPr>
                <w:noProof/>
                <w:webHidden/>
              </w:rPr>
              <w:tab/>
            </w:r>
            <w:r w:rsidR="002E3804">
              <w:rPr>
                <w:noProof/>
                <w:webHidden/>
              </w:rPr>
              <w:fldChar w:fldCharType="begin"/>
            </w:r>
            <w:r w:rsidR="002E3804">
              <w:rPr>
                <w:noProof/>
                <w:webHidden/>
              </w:rPr>
              <w:instrText xml:space="preserve"> PAGEREF _Toc110348654 \h </w:instrText>
            </w:r>
            <w:r w:rsidR="002E3804">
              <w:rPr>
                <w:noProof/>
                <w:webHidden/>
              </w:rPr>
            </w:r>
            <w:r w:rsidR="002E3804">
              <w:rPr>
                <w:noProof/>
                <w:webHidden/>
              </w:rPr>
              <w:fldChar w:fldCharType="separate"/>
            </w:r>
            <w:r w:rsidR="00554E7D">
              <w:rPr>
                <w:noProof/>
                <w:webHidden/>
              </w:rPr>
              <w:t>8</w:t>
            </w:r>
            <w:r w:rsidR="002E3804">
              <w:rPr>
                <w:noProof/>
                <w:webHidden/>
              </w:rPr>
              <w:fldChar w:fldCharType="end"/>
            </w:r>
          </w:hyperlink>
        </w:p>
        <w:p w14:paraId="2A36071F" w14:textId="57A381CA" w:rsidR="002E3804" w:rsidRDefault="00000000">
          <w:pPr>
            <w:pStyle w:val="TOC1"/>
            <w:tabs>
              <w:tab w:val="right" w:leader="dot" w:pos="9016"/>
            </w:tabs>
            <w:rPr>
              <w:rFonts w:cstheme="minorBidi"/>
              <w:noProof/>
              <w:lang w:val="en-IN" w:eastAsia="en-IN"/>
            </w:rPr>
          </w:pPr>
          <w:hyperlink w:anchor="_Toc110348655" w:history="1">
            <w:r w:rsidR="002E3804" w:rsidRPr="00AA5D73">
              <w:rPr>
                <w:rStyle w:val="Hyperlink"/>
                <w:noProof/>
              </w:rPr>
              <w:t>Abbreviations</w:t>
            </w:r>
            <w:r w:rsidR="002E3804">
              <w:rPr>
                <w:noProof/>
                <w:webHidden/>
              </w:rPr>
              <w:tab/>
            </w:r>
            <w:r w:rsidR="002E3804">
              <w:rPr>
                <w:noProof/>
                <w:webHidden/>
              </w:rPr>
              <w:fldChar w:fldCharType="begin"/>
            </w:r>
            <w:r w:rsidR="002E3804">
              <w:rPr>
                <w:noProof/>
                <w:webHidden/>
              </w:rPr>
              <w:instrText xml:space="preserve"> PAGEREF _Toc110348655 \h </w:instrText>
            </w:r>
            <w:r w:rsidR="002E3804">
              <w:rPr>
                <w:noProof/>
                <w:webHidden/>
              </w:rPr>
            </w:r>
            <w:r w:rsidR="002E3804">
              <w:rPr>
                <w:noProof/>
                <w:webHidden/>
              </w:rPr>
              <w:fldChar w:fldCharType="separate"/>
            </w:r>
            <w:r w:rsidR="00554E7D">
              <w:rPr>
                <w:noProof/>
                <w:webHidden/>
              </w:rPr>
              <w:t>9</w:t>
            </w:r>
            <w:r w:rsidR="002E3804">
              <w:rPr>
                <w:noProof/>
                <w:webHidden/>
              </w:rPr>
              <w:fldChar w:fldCharType="end"/>
            </w:r>
          </w:hyperlink>
        </w:p>
        <w:p w14:paraId="75BBEF59" w14:textId="24E5A928" w:rsidR="002E3804" w:rsidRDefault="00000000">
          <w:pPr>
            <w:pStyle w:val="TOC1"/>
            <w:tabs>
              <w:tab w:val="left" w:pos="440"/>
              <w:tab w:val="right" w:leader="dot" w:pos="9016"/>
            </w:tabs>
            <w:rPr>
              <w:rFonts w:cstheme="minorBidi"/>
              <w:noProof/>
              <w:lang w:val="en-IN" w:eastAsia="en-IN"/>
            </w:rPr>
          </w:pPr>
          <w:hyperlink w:anchor="_Toc110348656" w:history="1">
            <w:r w:rsidR="002E3804" w:rsidRPr="00AA5D73">
              <w:rPr>
                <w:rStyle w:val="Hyperlink"/>
                <w:noProof/>
              </w:rPr>
              <w:t>1.</w:t>
            </w:r>
            <w:r w:rsidR="002E3804">
              <w:rPr>
                <w:rFonts w:cstheme="minorBidi"/>
                <w:noProof/>
                <w:lang w:val="en-IN" w:eastAsia="en-IN"/>
              </w:rPr>
              <w:tab/>
            </w:r>
            <w:r w:rsidR="002E3804" w:rsidRPr="00AA5D73">
              <w:rPr>
                <w:rStyle w:val="Hyperlink"/>
                <w:noProof/>
              </w:rPr>
              <w:t>Introduction</w:t>
            </w:r>
            <w:r w:rsidR="002E3804">
              <w:rPr>
                <w:noProof/>
                <w:webHidden/>
              </w:rPr>
              <w:tab/>
            </w:r>
            <w:r w:rsidR="002E3804">
              <w:rPr>
                <w:noProof/>
                <w:webHidden/>
              </w:rPr>
              <w:fldChar w:fldCharType="begin"/>
            </w:r>
            <w:r w:rsidR="002E3804">
              <w:rPr>
                <w:noProof/>
                <w:webHidden/>
              </w:rPr>
              <w:instrText xml:space="preserve"> PAGEREF _Toc110348656 \h </w:instrText>
            </w:r>
            <w:r w:rsidR="002E3804">
              <w:rPr>
                <w:noProof/>
                <w:webHidden/>
              </w:rPr>
            </w:r>
            <w:r w:rsidR="002E3804">
              <w:rPr>
                <w:noProof/>
                <w:webHidden/>
              </w:rPr>
              <w:fldChar w:fldCharType="separate"/>
            </w:r>
            <w:r w:rsidR="00554E7D">
              <w:rPr>
                <w:noProof/>
                <w:webHidden/>
              </w:rPr>
              <w:t>10</w:t>
            </w:r>
            <w:r w:rsidR="002E3804">
              <w:rPr>
                <w:noProof/>
                <w:webHidden/>
              </w:rPr>
              <w:fldChar w:fldCharType="end"/>
            </w:r>
          </w:hyperlink>
        </w:p>
        <w:p w14:paraId="45DA2749" w14:textId="57FDCF7F" w:rsidR="002E3804" w:rsidRDefault="00000000">
          <w:pPr>
            <w:pStyle w:val="TOC2"/>
            <w:tabs>
              <w:tab w:val="left" w:pos="660"/>
              <w:tab w:val="right" w:leader="dot" w:pos="9016"/>
            </w:tabs>
            <w:rPr>
              <w:rFonts w:cstheme="minorBidi"/>
              <w:noProof/>
              <w:lang w:val="en-IN" w:eastAsia="en-IN"/>
            </w:rPr>
          </w:pPr>
          <w:hyperlink w:anchor="_Toc110348657" w:history="1">
            <w:r w:rsidR="002E3804" w:rsidRPr="00AA5D73">
              <w:rPr>
                <w:rStyle w:val="Hyperlink"/>
                <w:noProof/>
              </w:rPr>
              <w:t>1.</w:t>
            </w:r>
            <w:r w:rsidR="002E3804">
              <w:rPr>
                <w:rFonts w:cstheme="minorBidi"/>
                <w:noProof/>
                <w:lang w:val="en-IN" w:eastAsia="en-IN"/>
              </w:rPr>
              <w:tab/>
            </w:r>
            <w:r w:rsidR="002E3804" w:rsidRPr="00AA5D73">
              <w:rPr>
                <w:rStyle w:val="Hyperlink"/>
                <w:noProof/>
              </w:rPr>
              <w:t>Background:</w:t>
            </w:r>
            <w:r w:rsidR="002E3804">
              <w:rPr>
                <w:noProof/>
                <w:webHidden/>
              </w:rPr>
              <w:tab/>
            </w:r>
            <w:r w:rsidR="002E3804">
              <w:rPr>
                <w:noProof/>
                <w:webHidden/>
              </w:rPr>
              <w:fldChar w:fldCharType="begin"/>
            </w:r>
            <w:r w:rsidR="002E3804">
              <w:rPr>
                <w:noProof/>
                <w:webHidden/>
              </w:rPr>
              <w:instrText xml:space="preserve"> PAGEREF _Toc110348657 \h </w:instrText>
            </w:r>
            <w:r w:rsidR="002E3804">
              <w:rPr>
                <w:noProof/>
                <w:webHidden/>
              </w:rPr>
            </w:r>
            <w:r w:rsidR="002E3804">
              <w:rPr>
                <w:noProof/>
                <w:webHidden/>
              </w:rPr>
              <w:fldChar w:fldCharType="separate"/>
            </w:r>
            <w:r w:rsidR="00554E7D">
              <w:rPr>
                <w:noProof/>
                <w:webHidden/>
              </w:rPr>
              <w:t>10</w:t>
            </w:r>
            <w:r w:rsidR="002E3804">
              <w:rPr>
                <w:noProof/>
                <w:webHidden/>
              </w:rPr>
              <w:fldChar w:fldCharType="end"/>
            </w:r>
          </w:hyperlink>
        </w:p>
        <w:p w14:paraId="5D220265" w14:textId="1B55C057" w:rsidR="002E3804" w:rsidRDefault="00000000">
          <w:pPr>
            <w:pStyle w:val="TOC3"/>
            <w:tabs>
              <w:tab w:val="right" w:leader="dot" w:pos="9016"/>
            </w:tabs>
            <w:rPr>
              <w:rFonts w:cstheme="minorBidi"/>
              <w:noProof/>
              <w:lang w:val="en-IN" w:eastAsia="en-IN"/>
            </w:rPr>
          </w:pPr>
          <w:hyperlink w:anchor="_Toc110348658" w:history="1">
            <w:r w:rsidR="002E3804" w:rsidRPr="00AA5D73">
              <w:rPr>
                <w:rStyle w:val="Hyperlink"/>
                <w:noProof/>
              </w:rPr>
              <w:t>Why Are Chatbots Such a Big Opportunity?</w:t>
            </w:r>
            <w:r w:rsidR="002E3804">
              <w:rPr>
                <w:noProof/>
                <w:webHidden/>
              </w:rPr>
              <w:tab/>
            </w:r>
            <w:r w:rsidR="002E3804">
              <w:rPr>
                <w:noProof/>
                <w:webHidden/>
              </w:rPr>
              <w:fldChar w:fldCharType="begin"/>
            </w:r>
            <w:r w:rsidR="002E3804">
              <w:rPr>
                <w:noProof/>
                <w:webHidden/>
              </w:rPr>
              <w:instrText xml:space="preserve"> PAGEREF _Toc110348658 \h </w:instrText>
            </w:r>
            <w:r w:rsidR="002E3804">
              <w:rPr>
                <w:noProof/>
                <w:webHidden/>
              </w:rPr>
            </w:r>
            <w:r w:rsidR="002E3804">
              <w:rPr>
                <w:noProof/>
                <w:webHidden/>
              </w:rPr>
              <w:fldChar w:fldCharType="separate"/>
            </w:r>
            <w:r w:rsidR="00554E7D">
              <w:rPr>
                <w:noProof/>
                <w:webHidden/>
              </w:rPr>
              <w:t>10</w:t>
            </w:r>
            <w:r w:rsidR="002E3804">
              <w:rPr>
                <w:noProof/>
                <w:webHidden/>
              </w:rPr>
              <w:fldChar w:fldCharType="end"/>
            </w:r>
          </w:hyperlink>
        </w:p>
        <w:p w14:paraId="7CC2C596" w14:textId="49EA678B" w:rsidR="002E3804" w:rsidRDefault="00000000">
          <w:pPr>
            <w:pStyle w:val="TOC2"/>
            <w:tabs>
              <w:tab w:val="left" w:pos="660"/>
              <w:tab w:val="right" w:leader="dot" w:pos="9016"/>
            </w:tabs>
            <w:rPr>
              <w:rFonts w:cstheme="minorBidi"/>
              <w:noProof/>
              <w:lang w:val="en-IN" w:eastAsia="en-IN"/>
            </w:rPr>
          </w:pPr>
          <w:hyperlink w:anchor="_Toc110348659" w:history="1">
            <w:r w:rsidR="002E3804" w:rsidRPr="00AA5D73">
              <w:rPr>
                <w:rStyle w:val="Hyperlink"/>
                <w:noProof/>
              </w:rPr>
              <w:t>2.</w:t>
            </w:r>
            <w:r w:rsidR="002E3804">
              <w:rPr>
                <w:rFonts w:cstheme="minorBidi"/>
                <w:noProof/>
                <w:lang w:val="en-IN" w:eastAsia="en-IN"/>
              </w:rPr>
              <w:tab/>
            </w:r>
            <w:r w:rsidR="002E3804" w:rsidRPr="00AA5D73">
              <w:rPr>
                <w:rStyle w:val="Hyperlink"/>
                <w:noProof/>
              </w:rPr>
              <w:t>Closes Look at Generalized AI</w:t>
            </w:r>
            <w:r w:rsidR="002E3804">
              <w:rPr>
                <w:noProof/>
                <w:webHidden/>
              </w:rPr>
              <w:tab/>
            </w:r>
            <w:r w:rsidR="002E3804">
              <w:rPr>
                <w:noProof/>
                <w:webHidden/>
              </w:rPr>
              <w:fldChar w:fldCharType="begin"/>
            </w:r>
            <w:r w:rsidR="002E3804">
              <w:rPr>
                <w:noProof/>
                <w:webHidden/>
              </w:rPr>
              <w:instrText xml:space="preserve"> PAGEREF _Toc110348659 \h </w:instrText>
            </w:r>
            <w:r w:rsidR="002E3804">
              <w:rPr>
                <w:noProof/>
                <w:webHidden/>
              </w:rPr>
            </w:r>
            <w:r w:rsidR="002E3804">
              <w:rPr>
                <w:noProof/>
                <w:webHidden/>
              </w:rPr>
              <w:fldChar w:fldCharType="separate"/>
            </w:r>
            <w:r w:rsidR="00554E7D">
              <w:rPr>
                <w:noProof/>
                <w:webHidden/>
              </w:rPr>
              <w:t>11</w:t>
            </w:r>
            <w:r w:rsidR="002E3804">
              <w:rPr>
                <w:noProof/>
                <w:webHidden/>
              </w:rPr>
              <w:fldChar w:fldCharType="end"/>
            </w:r>
          </w:hyperlink>
        </w:p>
        <w:p w14:paraId="57231715" w14:textId="664589A7" w:rsidR="002E3804" w:rsidRDefault="00000000">
          <w:pPr>
            <w:pStyle w:val="TOC1"/>
            <w:tabs>
              <w:tab w:val="left" w:pos="440"/>
              <w:tab w:val="right" w:leader="dot" w:pos="9016"/>
            </w:tabs>
            <w:rPr>
              <w:rFonts w:cstheme="minorBidi"/>
              <w:noProof/>
              <w:lang w:val="en-IN" w:eastAsia="en-IN"/>
            </w:rPr>
          </w:pPr>
          <w:hyperlink w:anchor="_Toc110348660" w:history="1">
            <w:r w:rsidR="002E3804" w:rsidRPr="00AA5D73">
              <w:rPr>
                <w:rStyle w:val="Hyperlink"/>
                <w:noProof/>
              </w:rPr>
              <w:t>2.</w:t>
            </w:r>
            <w:r w:rsidR="002E3804">
              <w:rPr>
                <w:rFonts w:cstheme="minorBidi"/>
                <w:noProof/>
                <w:lang w:val="en-IN" w:eastAsia="en-IN"/>
              </w:rPr>
              <w:tab/>
            </w:r>
            <w:r w:rsidR="002E3804" w:rsidRPr="00AA5D73">
              <w:rPr>
                <w:rStyle w:val="Hyperlink"/>
                <w:noProof/>
              </w:rPr>
              <w:t>Context Survey</w:t>
            </w:r>
            <w:r w:rsidR="002E3804">
              <w:rPr>
                <w:noProof/>
                <w:webHidden/>
              </w:rPr>
              <w:tab/>
            </w:r>
            <w:r w:rsidR="002E3804">
              <w:rPr>
                <w:noProof/>
                <w:webHidden/>
              </w:rPr>
              <w:fldChar w:fldCharType="begin"/>
            </w:r>
            <w:r w:rsidR="002E3804">
              <w:rPr>
                <w:noProof/>
                <w:webHidden/>
              </w:rPr>
              <w:instrText xml:space="preserve"> PAGEREF _Toc110348660 \h </w:instrText>
            </w:r>
            <w:r w:rsidR="002E3804">
              <w:rPr>
                <w:noProof/>
                <w:webHidden/>
              </w:rPr>
            </w:r>
            <w:r w:rsidR="002E3804">
              <w:rPr>
                <w:noProof/>
                <w:webHidden/>
              </w:rPr>
              <w:fldChar w:fldCharType="separate"/>
            </w:r>
            <w:r w:rsidR="00554E7D">
              <w:rPr>
                <w:noProof/>
                <w:webHidden/>
              </w:rPr>
              <w:t>13</w:t>
            </w:r>
            <w:r w:rsidR="002E3804">
              <w:rPr>
                <w:noProof/>
                <w:webHidden/>
              </w:rPr>
              <w:fldChar w:fldCharType="end"/>
            </w:r>
          </w:hyperlink>
        </w:p>
        <w:p w14:paraId="783969C0" w14:textId="75528AAF" w:rsidR="002E3804" w:rsidRDefault="00000000">
          <w:pPr>
            <w:pStyle w:val="TOC2"/>
            <w:tabs>
              <w:tab w:val="left" w:pos="880"/>
              <w:tab w:val="right" w:leader="dot" w:pos="9016"/>
            </w:tabs>
            <w:rPr>
              <w:rFonts w:cstheme="minorBidi"/>
              <w:noProof/>
              <w:lang w:val="en-IN" w:eastAsia="en-IN"/>
            </w:rPr>
          </w:pPr>
          <w:hyperlink w:anchor="_Toc110348661" w:history="1">
            <w:r w:rsidR="002E3804" w:rsidRPr="00AA5D73">
              <w:rPr>
                <w:rStyle w:val="Hyperlink"/>
                <w:noProof/>
              </w:rPr>
              <w:t>2.1.</w:t>
            </w:r>
            <w:r w:rsidR="002E3804">
              <w:rPr>
                <w:rFonts w:cstheme="minorBidi"/>
                <w:noProof/>
                <w:lang w:val="en-IN" w:eastAsia="en-IN"/>
              </w:rPr>
              <w:tab/>
            </w:r>
            <w:r w:rsidR="002E3804" w:rsidRPr="00AA5D73">
              <w:rPr>
                <w:rStyle w:val="Hyperlink"/>
                <w:noProof/>
              </w:rPr>
              <w:t>Motivation</w:t>
            </w:r>
            <w:r w:rsidR="002E3804">
              <w:rPr>
                <w:noProof/>
                <w:webHidden/>
              </w:rPr>
              <w:tab/>
            </w:r>
            <w:r w:rsidR="002E3804">
              <w:rPr>
                <w:noProof/>
                <w:webHidden/>
              </w:rPr>
              <w:fldChar w:fldCharType="begin"/>
            </w:r>
            <w:r w:rsidR="002E3804">
              <w:rPr>
                <w:noProof/>
                <w:webHidden/>
              </w:rPr>
              <w:instrText xml:space="preserve"> PAGEREF _Toc110348661 \h </w:instrText>
            </w:r>
            <w:r w:rsidR="002E3804">
              <w:rPr>
                <w:noProof/>
                <w:webHidden/>
              </w:rPr>
            </w:r>
            <w:r w:rsidR="002E3804">
              <w:rPr>
                <w:noProof/>
                <w:webHidden/>
              </w:rPr>
              <w:fldChar w:fldCharType="separate"/>
            </w:r>
            <w:r w:rsidR="00554E7D">
              <w:rPr>
                <w:noProof/>
                <w:webHidden/>
              </w:rPr>
              <w:t>13</w:t>
            </w:r>
            <w:r w:rsidR="002E3804">
              <w:rPr>
                <w:noProof/>
                <w:webHidden/>
              </w:rPr>
              <w:fldChar w:fldCharType="end"/>
            </w:r>
          </w:hyperlink>
        </w:p>
        <w:p w14:paraId="4D9AE4E2" w14:textId="4B661782" w:rsidR="002E3804" w:rsidRDefault="00000000">
          <w:pPr>
            <w:pStyle w:val="TOC2"/>
            <w:tabs>
              <w:tab w:val="left" w:pos="880"/>
              <w:tab w:val="right" w:leader="dot" w:pos="9016"/>
            </w:tabs>
            <w:rPr>
              <w:rFonts w:cstheme="minorBidi"/>
              <w:noProof/>
              <w:lang w:val="en-IN" w:eastAsia="en-IN"/>
            </w:rPr>
          </w:pPr>
          <w:hyperlink w:anchor="_Toc110348662" w:history="1">
            <w:r w:rsidR="002E3804" w:rsidRPr="00AA5D73">
              <w:rPr>
                <w:rStyle w:val="Hyperlink"/>
                <w:noProof/>
              </w:rPr>
              <w:t>2.2.</w:t>
            </w:r>
            <w:r w:rsidR="002E3804">
              <w:rPr>
                <w:rFonts w:cstheme="minorBidi"/>
                <w:noProof/>
                <w:lang w:val="en-IN" w:eastAsia="en-IN"/>
              </w:rPr>
              <w:tab/>
            </w:r>
            <w:r w:rsidR="002E3804" w:rsidRPr="00AA5D73">
              <w:rPr>
                <w:rStyle w:val="Hyperlink"/>
                <w:noProof/>
              </w:rPr>
              <w:t>Evolution on NLP</w:t>
            </w:r>
            <w:r w:rsidR="002E3804">
              <w:rPr>
                <w:noProof/>
                <w:webHidden/>
              </w:rPr>
              <w:tab/>
            </w:r>
            <w:r w:rsidR="002E3804">
              <w:rPr>
                <w:noProof/>
                <w:webHidden/>
              </w:rPr>
              <w:fldChar w:fldCharType="begin"/>
            </w:r>
            <w:r w:rsidR="002E3804">
              <w:rPr>
                <w:noProof/>
                <w:webHidden/>
              </w:rPr>
              <w:instrText xml:space="preserve"> PAGEREF _Toc110348662 \h </w:instrText>
            </w:r>
            <w:r w:rsidR="002E3804">
              <w:rPr>
                <w:noProof/>
                <w:webHidden/>
              </w:rPr>
            </w:r>
            <w:r w:rsidR="002E3804">
              <w:rPr>
                <w:noProof/>
                <w:webHidden/>
              </w:rPr>
              <w:fldChar w:fldCharType="separate"/>
            </w:r>
            <w:r w:rsidR="00554E7D">
              <w:rPr>
                <w:noProof/>
                <w:webHidden/>
              </w:rPr>
              <w:t>13</w:t>
            </w:r>
            <w:r w:rsidR="002E3804">
              <w:rPr>
                <w:noProof/>
                <w:webHidden/>
              </w:rPr>
              <w:fldChar w:fldCharType="end"/>
            </w:r>
          </w:hyperlink>
        </w:p>
        <w:p w14:paraId="4A4B8EF0" w14:textId="003B6F13" w:rsidR="002E3804" w:rsidRDefault="00000000">
          <w:pPr>
            <w:pStyle w:val="TOC2"/>
            <w:tabs>
              <w:tab w:val="left" w:pos="1100"/>
              <w:tab w:val="right" w:leader="dot" w:pos="9016"/>
            </w:tabs>
            <w:rPr>
              <w:rFonts w:cstheme="minorBidi"/>
              <w:noProof/>
              <w:lang w:val="en-IN" w:eastAsia="en-IN"/>
            </w:rPr>
          </w:pPr>
          <w:hyperlink w:anchor="_Toc110348663" w:history="1">
            <w:r w:rsidR="002E3804" w:rsidRPr="00AA5D73">
              <w:rPr>
                <w:rStyle w:val="Hyperlink"/>
                <w:noProof/>
              </w:rPr>
              <w:t>2.2.1.</w:t>
            </w:r>
            <w:r w:rsidR="002E3804">
              <w:rPr>
                <w:rFonts w:cstheme="minorBidi"/>
                <w:noProof/>
                <w:lang w:val="en-IN" w:eastAsia="en-IN"/>
              </w:rPr>
              <w:tab/>
            </w:r>
            <w:r w:rsidR="002E3804" w:rsidRPr="00AA5D73">
              <w:rPr>
                <w:rStyle w:val="Hyperlink"/>
                <w:noProof/>
              </w:rPr>
              <w:t>Natural Language Processing</w:t>
            </w:r>
            <w:r w:rsidR="002E3804">
              <w:rPr>
                <w:noProof/>
                <w:webHidden/>
              </w:rPr>
              <w:tab/>
            </w:r>
            <w:r w:rsidR="002E3804">
              <w:rPr>
                <w:noProof/>
                <w:webHidden/>
              </w:rPr>
              <w:fldChar w:fldCharType="begin"/>
            </w:r>
            <w:r w:rsidR="002E3804">
              <w:rPr>
                <w:noProof/>
                <w:webHidden/>
              </w:rPr>
              <w:instrText xml:space="preserve"> PAGEREF _Toc110348663 \h </w:instrText>
            </w:r>
            <w:r w:rsidR="002E3804">
              <w:rPr>
                <w:noProof/>
                <w:webHidden/>
              </w:rPr>
            </w:r>
            <w:r w:rsidR="002E3804">
              <w:rPr>
                <w:noProof/>
                <w:webHidden/>
              </w:rPr>
              <w:fldChar w:fldCharType="separate"/>
            </w:r>
            <w:r w:rsidR="00554E7D">
              <w:rPr>
                <w:noProof/>
                <w:webHidden/>
              </w:rPr>
              <w:t>13</w:t>
            </w:r>
            <w:r w:rsidR="002E3804">
              <w:rPr>
                <w:noProof/>
                <w:webHidden/>
              </w:rPr>
              <w:fldChar w:fldCharType="end"/>
            </w:r>
          </w:hyperlink>
        </w:p>
        <w:p w14:paraId="4FB7690D" w14:textId="1BD38432" w:rsidR="002E3804" w:rsidRDefault="00000000">
          <w:pPr>
            <w:pStyle w:val="TOC2"/>
            <w:tabs>
              <w:tab w:val="left" w:pos="1100"/>
              <w:tab w:val="right" w:leader="dot" w:pos="9016"/>
            </w:tabs>
            <w:rPr>
              <w:rFonts w:cstheme="minorBidi"/>
              <w:noProof/>
              <w:lang w:val="en-IN" w:eastAsia="en-IN"/>
            </w:rPr>
          </w:pPr>
          <w:hyperlink w:anchor="_Toc110348664" w:history="1">
            <w:r w:rsidR="002E3804" w:rsidRPr="00AA5D73">
              <w:rPr>
                <w:rStyle w:val="Hyperlink"/>
                <w:noProof/>
              </w:rPr>
              <w:t>2.2.2.</w:t>
            </w:r>
            <w:r w:rsidR="002E3804">
              <w:rPr>
                <w:rFonts w:cstheme="minorBidi"/>
                <w:noProof/>
                <w:lang w:val="en-IN" w:eastAsia="en-IN"/>
              </w:rPr>
              <w:tab/>
            </w:r>
            <w:r w:rsidR="002E3804" w:rsidRPr="00AA5D73">
              <w:rPr>
                <w:rStyle w:val="Hyperlink"/>
                <w:noProof/>
              </w:rPr>
              <w:t>Challenges in NLP</w:t>
            </w:r>
            <w:r w:rsidR="002E3804">
              <w:rPr>
                <w:noProof/>
                <w:webHidden/>
              </w:rPr>
              <w:tab/>
            </w:r>
            <w:r w:rsidR="002E3804">
              <w:rPr>
                <w:noProof/>
                <w:webHidden/>
              </w:rPr>
              <w:fldChar w:fldCharType="begin"/>
            </w:r>
            <w:r w:rsidR="002E3804">
              <w:rPr>
                <w:noProof/>
                <w:webHidden/>
              </w:rPr>
              <w:instrText xml:space="preserve"> PAGEREF _Toc110348664 \h </w:instrText>
            </w:r>
            <w:r w:rsidR="002E3804">
              <w:rPr>
                <w:noProof/>
                <w:webHidden/>
              </w:rPr>
            </w:r>
            <w:r w:rsidR="002E3804">
              <w:rPr>
                <w:noProof/>
                <w:webHidden/>
              </w:rPr>
              <w:fldChar w:fldCharType="separate"/>
            </w:r>
            <w:r w:rsidR="00554E7D">
              <w:rPr>
                <w:noProof/>
                <w:webHidden/>
              </w:rPr>
              <w:t>14</w:t>
            </w:r>
            <w:r w:rsidR="002E3804">
              <w:rPr>
                <w:noProof/>
                <w:webHidden/>
              </w:rPr>
              <w:fldChar w:fldCharType="end"/>
            </w:r>
          </w:hyperlink>
        </w:p>
        <w:p w14:paraId="4A45E5B9" w14:textId="6F3318AA" w:rsidR="002E3804" w:rsidRDefault="00000000">
          <w:pPr>
            <w:pStyle w:val="TOC2"/>
            <w:tabs>
              <w:tab w:val="left" w:pos="1100"/>
              <w:tab w:val="right" w:leader="dot" w:pos="9016"/>
            </w:tabs>
            <w:rPr>
              <w:rFonts w:cstheme="minorBidi"/>
              <w:noProof/>
              <w:lang w:val="en-IN" w:eastAsia="en-IN"/>
            </w:rPr>
          </w:pPr>
          <w:hyperlink w:anchor="_Toc110348665" w:history="1">
            <w:r w:rsidR="002E3804" w:rsidRPr="00AA5D73">
              <w:rPr>
                <w:rStyle w:val="Hyperlink"/>
                <w:noProof/>
              </w:rPr>
              <w:t>2.2.3.</w:t>
            </w:r>
            <w:r w:rsidR="002E3804">
              <w:rPr>
                <w:rFonts w:cstheme="minorBidi"/>
                <w:noProof/>
                <w:lang w:val="en-IN" w:eastAsia="en-IN"/>
              </w:rPr>
              <w:tab/>
            </w:r>
            <w:r w:rsidR="002E3804" w:rsidRPr="00AA5D73">
              <w:rPr>
                <w:rStyle w:val="Hyperlink"/>
                <w:noProof/>
              </w:rPr>
              <w:t>Machine Learning, Deep Learning, and NLP</w:t>
            </w:r>
            <w:r w:rsidR="002E3804">
              <w:rPr>
                <w:noProof/>
                <w:webHidden/>
              </w:rPr>
              <w:tab/>
            </w:r>
            <w:r w:rsidR="002E3804">
              <w:rPr>
                <w:noProof/>
                <w:webHidden/>
              </w:rPr>
              <w:fldChar w:fldCharType="begin"/>
            </w:r>
            <w:r w:rsidR="002E3804">
              <w:rPr>
                <w:noProof/>
                <w:webHidden/>
              </w:rPr>
              <w:instrText xml:space="preserve"> PAGEREF _Toc110348665 \h </w:instrText>
            </w:r>
            <w:r w:rsidR="002E3804">
              <w:rPr>
                <w:noProof/>
                <w:webHidden/>
              </w:rPr>
            </w:r>
            <w:r w:rsidR="002E3804">
              <w:rPr>
                <w:noProof/>
                <w:webHidden/>
              </w:rPr>
              <w:fldChar w:fldCharType="separate"/>
            </w:r>
            <w:r w:rsidR="00554E7D">
              <w:rPr>
                <w:noProof/>
                <w:webHidden/>
              </w:rPr>
              <w:t>14</w:t>
            </w:r>
            <w:r w:rsidR="002E3804">
              <w:rPr>
                <w:noProof/>
                <w:webHidden/>
              </w:rPr>
              <w:fldChar w:fldCharType="end"/>
            </w:r>
          </w:hyperlink>
        </w:p>
        <w:p w14:paraId="768AC76A" w14:textId="1DB10F53" w:rsidR="002E3804" w:rsidRDefault="00000000">
          <w:pPr>
            <w:pStyle w:val="TOC2"/>
            <w:tabs>
              <w:tab w:val="left" w:pos="1100"/>
              <w:tab w:val="right" w:leader="dot" w:pos="9016"/>
            </w:tabs>
            <w:rPr>
              <w:rFonts w:cstheme="minorBidi"/>
              <w:noProof/>
              <w:lang w:val="en-IN" w:eastAsia="en-IN"/>
            </w:rPr>
          </w:pPr>
          <w:hyperlink w:anchor="_Toc110348666" w:history="1">
            <w:r w:rsidR="002E3804" w:rsidRPr="00AA5D73">
              <w:rPr>
                <w:rStyle w:val="Hyperlink"/>
                <w:noProof/>
              </w:rPr>
              <w:t>2.2.4.</w:t>
            </w:r>
            <w:r w:rsidR="002E3804">
              <w:rPr>
                <w:rFonts w:cstheme="minorBidi"/>
                <w:noProof/>
                <w:lang w:val="en-IN" w:eastAsia="en-IN"/>
              </w:rPr>
              <w:tab/>
            </w:r>
            <w:r w:rsidR="002E3804" w:rsidRPr="00AA5D73">
              <w:rPr>
                <w:rStyle w:val="Hyperlink"/>
                <w:noProof/>
              </w:rPr>
              <w:t>Approaches to NLP</w:t>
            </w:r>
            <w:r w:rsidR="002E3804">
              <w:rPr>
                <w:noProof/>
                <w:webHidden/>
              </w:rPr>
              <w:tab/>
            </w:r>
            <w:r w:rsidR="002E3804">
              <w:rPr>
                <w:noProof/>
                <w:webHidden/>
              </w:rPr>
              <w:fldChar w:fldCharType="begin"/>
            </w:r>
            <w:r w:rsidR="002E3804">
              <w:rPr>
                <w:noProof/>
                <w:webHidden/>
              </w:rPr>
              <w:instrText xml:space="preserve"> PAGEREF _Toc110348666 \h </w:instrText>
            </w:r>
            <w:r w:rsidR="002E3804">
              <w:rPr>
                <w:noProof/>
                <w:webHidden/>
              </w:rPr>
            </w:r>
            <w:r w:rsidR="002E3804">
              <w:rPr>
                <w:noProof/>
                <w:webHidden/>
              </w:rPr>
              <w:fldChar w:fldCharType="separate"/>
            </w:r>
            <w:r w:rsidR="00554E7D">
              <w:rPr>
                <w:noProof/>
                <w:webHidden/>
              </w:rPr>
              <w:t>15</w:t>
            </w:r>
            <w:r w:rsidR="002E3804">
              <w:rPr>
                <w:noProof/>
                <w:webHidden/>
              </w:rPr>
              <w:fldChar w:fldCharType="end"/>
            </w:r>
          </w:hyperlink>
        </w:p>
        <w:p w14:paraId="45112C36" w14:textId="66F25745" w:rsidR="002E3804" w:rsidRDefault="00000000">
          <w:pPr>
            <w:pStyle w:val="TOC2"/>
            <w:tabs>
              <w:tab w:val="left" w:pos="1100"/>
              <w:tab w:val="right" w:leader="dot" w:pos="9016"/>
            </w:tabs>
            <w:rPr>
              <w:rFonts w:cstheme="minorBidi"/>
              <w:noProof/>
              <w:lang w:val="en-IN" w:eastAsia="en-IN"/>
            </w:rPr>
          </w:pPr>
          <w:hyperlink w:anchor="_Toc110348667" w:history="1">
            <w:r w:rsidR="002E3804" w:rsidRPr="00AA5D73">
              <w:rPr>
                <w:rStyle w:val="Hyperlink"/>
                <w:noProof/>
              </w:rPr>
              <w:t>2.2.5.</w:t>
            </w:r>
            <w:r w:rsidR="002E3804">
              <w:rPr>
                <w:rFonts w:cstheme="minorBidi"/>
                <w:noProof/>
                <w:lang w:val="en-IN" w:eastAsia="en-IN"/>
              </w:rPr>
              <w:tab/>
            </w:r>
            <w:r w:rsidR="002E3804" w:rsidRPr="00AA5D73">
              <w:rPr>
                <w:rStyle w:val="Hyperlink"/>
                <w:noProof/>
              </w:rPr>
              <w:t>Transfer Learning</w:t>
            </w:r>
            <w:r w:rsidR="002E3804">
              <w:rPr>
                <w:noProof/>
                <w:webHidden/>
              </w:rPr>
              <w:tab/>
            </w:r>
            <w:r w:rsidR="002E3804">
              <w:rPr>
                <w:noProof/>
                <w:webHidden/>
              </w:rPr>
              <w:fldChar w:fldCharType="begin"/>
            </w:r>
            <w:r w:rsidR="002E3804">
              <w:rPr>
                <w:noProof/>
                <w:webHidden/>
              </w:rPr>
              <w:instrText xml:space="preserve"> PAGEREF _Toc110348667 \h </w:instrText>
            </w:r>
            <w:r w:rsidR="002E3804">
              <w:rPr>
                <w:noProof/>
                <w:webHidden/>
              </w:rPr>
            </w:r>
            <w:r w:rsidR="002E3804">
              <w:rPr>
                <w:noProof/>
                <w:webHidden/>
              </w:rPr>
              <w:fldChar w:fldCharType="separate"/>
            </w:r>
            <w:r w:rsidR="00554E7D">
              <w:rPr>
                <w:noProof/>
                <w:webHidden/>
              </w:rPr>
              <w:t>17</w:t>
            </w:r>
            <w:r w:rsidR="002E3804">
              <w:rPr>
                <w:noProof/>
                <w:webHidden/>
              </w:rPr>
              <w:fldChar w:fldCharType="end"/>
            </w:r>
          </w:hyperlink>
        </w:p>
        <w:p w14:paraId="3ED9F373" w14:textId="1064B999" w:rsidR="002E3804" w:rsidRDefault="00000000">
          <w:pPr>
            <w:pStyle w:val="TOC2"/>
            <w:tabs>
              <w:tab w:val="left" w:pos="1100"/>
              <w:tab w:val="right" w:leader="dot" w:pos="9016"/>
            </w:tabs>
            <w:rPr>
              <w:rFonts w:cstheme="minorBidi"/>
              <w:noProof/>
              <w:lang w:val="en-IN" w:eastAsia="en-IN"/>
            </w:rPr>
          </w:pPr>
          <w:hyperlink w:anchor="_Toc110348668" w:history="1">
            <w:r w:rsidR="002E3804" w:rsidRPr="00AA5D73">
              <w:rPr>
                <w:rStyle w:val="Hyperlink"/>
                <w:noProof/>
              </w:rPr>
              <w:t>2.2.6.</w:t>
            </w:r>
            <w:r w:rsidR="002E3804">
              <w:rPr>
                <w:rFonts w:cstheme="minorBidi"/>
                <w:noProof/>
                <w:lang w:val="en-IN" w:eastAsia="en-IN"/>
              </w:rPr>
              <w:tab/>
            </w:r>
            <w:r w:rsidR="002E3804" w:rsidRPr="00AA5D73">
              <w:rPr>
                <w:rStyle w:val="Hyperlink"/>
                <w:noProof/>
              </w:rPr>
              <w:t>Chatbot Frameworks</w:t>
            </w:r>
            <w:r w:rsidR="002E3804">
              <w:rPr>
                <w:noProof/>
                <w:webHidden/>
              </w:rPr>
              <w:tab/>
            </w:r>
            <w:r w:rsidR="002E3804">
              <w:rPr>
                <w:noProof/>
                <w:webHidden/>
              </w:rPr>
              <w:fldChar w:fldCharType="begin"/>
            </w:r>
            <w:r w:rsidR="002E3804">
              <w:rPr>
                <w:noProof/>
                <w:webHidden/>
              </w:rPr>
              <w:instrText xml:space="preserve"> PAGEREF _Toc110348668 \h </w:instrText>
            </w:r>
            <w:r w:rsidR="002E3804">
              <w:rPr>
                <w:noProof/>
                <w:webHidden/>
              </w:rPr>
            </w:r>
            <w:r w:rsidR="002E3804">
              <w:rPr>
                <w:noProof/>
                <w:webHidden/>
              </w:rPr>
              <w:fldChar w:fldCharType="separate"/>
            </w:r>
            <w:r w:rsidR="00554E7D">
              <w:rPr>
                <w:noProof/>
                <w:webHidden/>
              </w:rPr>
              <w:t>17</w:t>
            </w:r>
            <w:r w:rsidR="002E3804">
              <w:rPr>
                <w:noProof/>
                <w:webHidden/>
              </w:rPr>
              <w:fldChar w:fldCharType="end"/>
            </w:r>
          </w:hyperlink>
        </w:p>
        <w:p w14:paraId="4A5D68D4" w14:textId="01BF2413" w:rsidR="002E3804" w:rsidRDefault="00000000">
          <w:pPr>
            <w:pStyle w:val="TOC2"/>
            <w:tabs>
              <w:tab w:val="left" w:pos="880"/>
              <w:tab w:val="right" w:leader="dot" w:pos="9016"/>
            </w:tabs>
            <w:rPr>
              <w:rFonts w:cstheme="minorBidi"/>
              <w:noProof/>
              <w:lang w:val="en-IN" w:eastAsia="en-IN"/>
            </w:rPr>
          </w:pPr>
          <w:hyperlink w:anchor="_Toc110348669" w:history="1">
            <w:r w:rsidR="002E3804" w:rsidRPr="00AA5D73">
              <w:rPr>
                <w:rStyle w:val="Hyperlink"/>
                <w:noProof/>
              </w:rPr>
              <w:t>2.3.</w:t>
            </w:r>
            <w:r w:rsidR="002E3804">
              <w:rPr>
                <w:rFonts w:cstheme="minorBidi"/>
                <w:noProof/>
                <w:lang w:val="en-IN" w:eastAsia="en-IN"/>
              </w:rPr>
              <w:tab/>
            </w:r>
            <w:r w:rsidR="002E3804" w:rsidRPr="00AA5D73">
              <w:rPr>
                <w:rStyle w:val="Hyperlink"/>
                <w:noProof/>
              </w:rPr>
              <w:t>Related Work</w:t>
            </w:r>
            <w:r w:rsidR="002E3804">
              <w:rPr>
                <w:noProof/>
                <w:webHidden/>
              </w:rPr>
              <w:tab/>
            </w:r>
            <w:r w:rsidR="002E3804">
              <w:rPr>
                <w:noProof/>
                <w:webHidden/>
              </w:rPr>
              <w:fldChar w:fldCharType="begin"/>
            </w:r>
            <w:r w:rsidR="002E3804">
              <w:rPr>
                <w:noProof/>
                <w:webHidden/>
              </w:rPr>
              <w:instrText xml:space="preserve"> PAGEREF _Toc110348669 \h </w:instrText>
            </w:r>
            <w:r w:rsidR="002E3804">
              <w:rPr>
                <w:noProof/>
                <w:webHidden/>
              </w:rPr>
            </w:r>
            <w:r w:rsidR="002E3804">
              <w:rPr>
                <w:noProof/>
                <w:webHidden/>
              </w:rPr>
              <w:fldChar w:fldCharType="separate"/>
            </w:r>
            <w:r w:rsidR="00554E7D">
              <w:rPr>
                <w:noProof/>
                <w:webHidden/>
              </w:rPr>
              <w:t>19</w:t>
            </w:r>
            <w:r w:rsidR="002E3804">
              <w:rPr>
                <w:noProof/>
                <w:webHidden/>
              </w:rPr>
              <w:fldChar w:fldCharType="end"/>
            </w:r>
          </w:hyperlink>
        </w:p>
        <w:p w14:paraId="7C8B75FD" w14:textId="196F780C" w:rsidR="002E3804" w:rsidRDefault="00000000">
          <w:pPr>
            <w:pStyle w:val="TOC1"/>
            <w:tabs>
              <w:tab w:val="left" w:pos="440"/>
              <w:tab w:val="right" w:leader="dot" w:pos="9016"/>
            </w:tabs>
            <w:rPr>
              <w:rFonts w:cstheme="minorBidi"/>
              <w:noProof/>
              <w:lang w:val="en-IN" w:eastAsia="en-IN"/>
            </w:rPr>
          </w:pPr>
          <w:hyperlink w:anchor="_Toc110348670" w:history="1">
            <w:r w:rsidR="002E3804" w:rsidRPr="00AA5D73">
              <w:rPr>
                <w:rStyle w:val="Hyperlink"/>
                <w:noProof/>
              </w:rPr>
              <w:t>3.</w:t>
            </w:r>
            <w:r w:rsidR="002E3804">
              <w:rPr>
                <w:rFonts w:cstheme="minorBidi"/>
                <w:noProof/>
                <w:lang w:val="en-IN" w:eastAsia="en-IN"/>
              </w:rPr>
              <w:tab/>
            </w:r>
            <w:r w:rsidR="002E3804" w:rsidRPr="00AA5D73">
              <w:rPr>
                <w:rStyle w:val="Hyperlink"/>
                <w:noProof/>
              </w:rPr>
              <w:t>Requirements specification</w:t>
            </w:r>
            <w:r w:rsidR="002E3804">
              <w:rPr>
                <w:noProof/>
                <w:webHidden/>
              </w:rPr>
              <w:tab/>
            </w:r>
            <w:r w:rsidR="002E3804">
              <w:rPr>
                <w:noProof/>
                <w:webHidden/>
              </w:rPr>
              <w:fldChar w:fldCharType="begin"/>
            </w:r>
            <w:r w:rsidR="002E3804">
              <w:rPr>
                <w:noProof/>
                <w:webHidden/>
              </w:rPr>
              <w:instrText xml:space="preserve"> PAGEREF _Toc110348670 \h </w:instrText>
            </w:r>
            <w:r w:rsidR="002E3804">
              <w:rPr>
                <w:noProof/>
                <w:webHidden/>
              </w:rPr>
            </w:r>
            <w:r w:rsidR="002E3804">
              <w:rPr>
                <w:noProof/>
                <w:webHidden/>
              </w:rPr>
              <w:fldChar w:fldCharType="separate"/>
            </w:r>
            <w:r w:rsidR="00554E7D">
              <w:rPr>
                <w:noProof/>
                <w:webHidden/>
              </w:rPr>
              <w:t>20</w:t>
            </w:r>
            <w:r w:rsidR="002E3804">
              <w:rPr>
                <w:noProof/>
                <w:webHidden/>
              </w:rPr>
              <w:fldChar w:fldCharType="end"/>
            </w:r>
          </w:hyperlink>
        </w:p>
        <w:p w14:paraId="0D3A571C" w14:textId="62CCD9E3" w:rsidR="002E3804" w:rsidRDefault="00000000">
          <w:pPr>
            <w:pStyle w:val="TOC2"/>
            <w:tabs>
              <w:tab w:val="left" w:pos="880"/>
              <w:tab w:val="right" w:leader="dot" w:pos="9016"/>
            </w:tabs>
            <w:rPr>
              <w:rFonts w:cstheme="minorBidi"/>
              <w:noProof/>
              <w:lang w:val="en-IN" w:eastAsia="en-IN"/>
            </w:rPr>
          </w:pPr>
          <w:hyperlink w:anchor="_Toc110348671" w:history="1">
            <w:r w:rsidR="002E3804" w:rsidRPr="00AA5D73">
              <w:rPr>
                <w:rStyle w:val="Hyperlink"/>
                <w:noProof/>
              </w:rPr>
              <w:t>3.1.</w:t>
            </w:r>
            <w:r w:rsidR="002E3804">
              <w:rPr>
                <w:rFonts w:cstheme="minorBidi"/>
                <w:noProof/>
                <w:lang w:val="en-IN" w:eastAsia="en-IN"/>
              </w:rPr>
              <w:tab/>
            </w:r>
            <w:r w:rsidR="002E3804" w:rsidRPr="00AA5D73">
              <w:rPr>
                <w:rStyle w:val="Hyperlink"/>
                <w:noProof/>
              </w:rPr>
              <w:t>Objectives</w:t>
            </w:r>
            <w:r w:rsidR="002E3804">
              <w:rPr>
                <w:noProof/>
                <w:webHidden/>
              </w:rPr>
              <w:tab/>
            </w:r>
            <w:r w:rsidR="002E3804">
              <w:rPr>
                <w:noProof/>
                <w:webHidden/>
              </w:rPr>
              <w:fldChar w:fldCharType="begin"/>
            </w:r>
            <w:r w:rsidR="002E3804">
              <w:rPr>
                <w:noProof/>
                <w:webHidden/>
              </w:rPr>
              <w:instrText xml:space="preserve"> PAGEREF _Toc110348671 \h </w:instrText>
            </w:r>
            <w:r w:rsidR="002E3804">
              <w:rPr>
                <w:noProof/>
                <w:webHidden/>
              </w:rPr>
            </w:r>
            <w:r w:rsidR="002E3804">
              <w:rPr>
                <w:noProof/>
                <w:webHidden/>
              </w:rPr>
              <w:fldChar w:fldCharType="separate"/>
            </w:r>
            <w:r w:rsidR="00554E7D">
              <w:rPr>
                <w:noProof/>
                <w:webHidden/>
              </w:rPr>
              <w:t>20</w:t>
            </w:r>
            <w:r w:rsidR="002E3804">
              <w:rPr>
                <w:noProof/>
                <w:webHidden/>
              </w:rPr>
              <w:fldChar w:fldCharType="end"/>
            </w:r>
          </w:hyperlink>
        </w:p>
        <w:p w14:paraId="122C8BBD" w14:textId="276ED9E1" w:rsidR="002E3804" w:rsidRDefault="00000000">
          <w:pPr>
            <w:pStyle w:val="TOC2"/>
            <w:tabs>
              <w:tab w:val="right" w:leader="dot" w:pos="9016"/>
            </w:tabs>
            <w:rPr>
              <w:rFonts w:cstheme="minorBidi"/>
              <w:noProof/>
              <w:lang w:val="en-IN" w:eastAsia="en-IN"/>
            </w:rPr>
          </w:pPr>
          <w:hyperlink w:anchor="_Toc110348672" w:history="1">
            <w:r w:rsidR="002E3804" w:rsidRPr="00AA5D73">
              <w:rPr>
                <w:rStyle w:val="Hyperlink"/>
                <w:noProof/>
              </w:rPr>
              <w:t>Primary objective</w:t>
            </w:r>
            <w:r w:rsidR="002E3804">
              <w:rPr>
                <w:noProof/>
                <w:webHidden/>
              </w:rPr>
              <w:tab/>
            </w:r>
            <w:r w:rsidR="002E3804">
              <w:rPr>
                <w:noProof/>
                <w:webHidden/>
              </w:rPr>
              <w:fldChar w:fldCharType="begin"/>
            </w:r>
            <w:r w:rsidR="002E3804">
              <w:rPr>
                <w:noProof/>
                <w:webHidden/>
              </w:rPr>
              <w:instrText xml:space="preserve"> PAGEREF _Toc110348672 \h </w:instrText>
            </w:r>
            <w:r w:rsidR="002E3804">
              <w:rPr>
                <w:noProof/>
                <w:webHidden/>
              </w:rPr>
            </w:r>
            <w:r w:rsidR="002E3804">
              <w:rPr>
                <w:noProof/>
                <w:webHidden/>
              </w:rPr>
              <w:fldChar w:fldCharType="separate"/>
            </w:r>
            <w:r w:rsidR="00554E7D">
              <w:rPr>
                <w:noProof/>
                <w:webHidden/>
              </w:rPr>
              <w:t>20</w:t>
            </w:r>
            <w:r w:rsidR="002E3804">
              <w:rPr>
                <w:noProof/>
                <w:webHidden/>
              </w:rPr>
              <w:fldChar w:fldCharType="end"/>
            </w:r>
          </w:hyperlink>
        </w:p>
        <w:p w14:paraId="51F99ED6" w14:textId="147B53DA" w:rsidR="002E3804" w:rsidRDefault="00000000">
          <w:pPr>
            <w:pStyle w:val="TOC2"/>
            <w:tabs>
              <w:tab w:val="right" w:leader="dot" w:pos="9016"/>
            </w:tabs>
            <w:rPr>
              <w:rFonts w:cstheme="minorBidi"/>
              <w:noProof/>
              <w:lang w:val="en-IN" w:eastAsia="en-IN"/>
            </w:rPr>
          </w:pPr>
          <w:hyperlink w:anchor="_Toc110348673" w:history="1">
            <w:r w:rsidR="002E3804" w:rsidRPr="00AA5D73">
              <w:rPr>
                <w:rStyle w:val="Hyperlink"/>
                <w:noProof/>
              </w:rPr>
              <w:t>Secondary objective</w:t>
            </w:r>
            <w:r w:rsidR="002E3804">
              <w:rPr>
                <w:noProof/>
                <w:webHidden/>
              </w:rPr>
              <w:tab/>
            </w:r>
            <w:r w:rsidR="002E3804">
              <w:rPr>
                <w:noProof/>
                <w:webHidden/>
              </w:rPr>
              <w:fldChar w:fldCharType="begin"/>
            </w:r>
            <w:r w:rsidR="002E3804">
              <w:rPr>
                <w:noProof/>
                <w:webHidden/>
              </w:rPr>
              <w:instrText xml:space="preserve"> PAGEREF _Toc110348673 \h </w:instrText>
            </w:r>
            <w:r w:rsidR="002E3804">
              <w:rPr>
                <w:noProof/>
                <w:webHidden/>
              </w:rPr>
            </w:r>
            <w:r w:rsidR="002E3804">
              <w:rPr>
                <w:noProof/>
                <w:webHidden/>
              </w:rPr>
              <w:fldChar w:fldCharType="separate"/>
            </w:r>
            <w:r w:rsidR="00554E7D">
              <w:rPr>
                <w:noProof/>
                <w:webHidden/>
              </w:rPr>
              <w:t>20</w:t>
            </w:r>
            <w:r w:rsidR="002E3804">
              <w:rPr>
                <w:noProof/>
                <w:webHidden/>
              </w:rPr>
              <w:fldChar w:fldCharType="end"/>
            </w:r>
          </w:hyperlink>
        </w:p>
        <w:p w14:paraId="704F5506" w14:textId="4412D045" w:rsidR="002E3804" w:rsidRDefault="00000000">
          <w:pPr>
            <w:pStyle w:val="TOC2"/>
            <w:tabs>
              <w:tab w:val="right" w:leader="dot" w:pos="9016"/>
            </w:tabs>
            <w:rPr>
              <w:rFonts w:cstheme="minorBidi"/>
              <w:noProof/>
              <w:lang w:val="en-IN" w:eastAsia="en-IN"/>
            </w:rPr>
          </w:pPr>
          <w:hyperlink w:anchor="_Toc110348674" w:history="1">
            <w:r w:rsidR="002E3804" w:rsidRPr="00AA5D73">
              <w:rPr>
                <w:rStyle w:val="Hyperlink"/>
                <w:noProof/>
              </w:rPr>
              <w:t>Tertiary objective</w:t>
            </w:r>
            <w:r w:rsidR="002E3804">
              <w:rPr>
                <w:noProof/>
                <w:webHidden/>
              </w:rPr>
              <w:tab/>
            </w:r>
            <w:r w:rsidR="002E3804">
              <w:rPr>
                <w:noProof/>
                <w:webHidden/>
              </w:rPr>
              <w:fldChar w:fldCharType="begin"/>
            </w:r>
            <w:r w:rsidR="002E3804">
              <w:rPr>
                <w:noProof/>
                <w:webHidden/>
              </w:rPr>
              <w:instrText xml:space="preserve"> PAGEREF _Toc110348674 \h </w:instrText>
            </w:r>
            <w:r w:rsidR="002E3804">
              <w:rPr>
                <w:noProof/>
                <w:webHidden/>
              </w:rPr>
            </w:r>
            <w:r w:rsidR="002E3804">
              <w:rPr>
                <w:noProof/>
                <w:webHidden/>
              </w:rPr>
              <w:fldChar w:fldCharType="separate"/>
            </w:r>
            <w:r w:rsidR="00554E7D">
              <w:rPr>
                <w:noProof/>
                <w:webHidden/>
              </w:rPr>
              <w:t>20</w:t>
            </w:r>
            <w:r w:rsidR="002E3804">
              <w:rPr>
                <w:noProof/>
                <w:webHidden/>
              </w:rPr>
              <w:fldChar w:fldCharType="end"/>
            </w:r>
          </w:hyperlink>
        </w:p>
        <w:p w14:paraId="2E7DCCDA" w14:textId="6978FCCE" w:rsidR="002E3804" w:rsidRDefault="00000000">
          <w:pPr>
            <w:pStyle w:val="TOC1"/>
            <w:tabs>
              <w:tab w:val="left" w:pos="440"/>
              <w:tab w:val="right" w:leader="dot" w:pos="9016"/>
            </w:tabs>
            <w:rPr>
              <w:rFonts w:cstheme="minorBidi"/>
              <w:noProof/>
              <w:lang w:val="en-IN" w:eastAsia="en-IN"/>
            </w:rPr>
          </w:pPr>
          <w:hyperlink w:anchor="_Toc110348675" w:history="1">
            <w:r w:rsidR="002E3804" w:rsidRPr="00AA5D73">
              <w:rPr>
                <w:rStyle w:val="Hyperlink"/>
                <w:noProof/>
              </w:rPr>
              <w:t>4.</w:t>
            </w:r>
            <w:r w:rsidR="002E3804">
              <w:rPr>
                <w:rFonts w:cstheme="minorBidi"/>
                <w:noProof/>
                <w:lang w:val="en-IN" w:eastAsia="en-IN"/>
              </w:rPr>
              <w:tab/>
            </w:r>
            <w:r w:rsidR="002E3804" w:rsidRPr="00AA5D73">
              <w:rPr>
                <w:rStyle w:val="Hyperlink"/>
                <w:noProof/>
              </w:rPr>
              <w:t>Software engineering process</w:t>
            </w:r>
            <w:r w:rsidR="002E3804">
              <w:rPr>
                <w:noProof/>
                <w:webHidden/>
              </w:rPr>
              <w:tab/>
            </w:r>
            <w:r w:rsidR="002E3804">
              <w:rPr>
                <w:noProof/>
                <w:webHidden/>
              </w:rPr>
              <w:fldChar w:fldCharType="begin"/>
            </w:r>
            <w:r w:rsidR="002E3804">
              <w:rPr>
                <w:noProof/>
                <w:webHidden/>
              </w:rPr>
              <w:instrText xml:space="preserve"> PAGEREF _Toc110348675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2B28A2D6" w14:textId="214DA563" w:rsidR="002E3804" w:rsidRDefault="00000000">
          <w:pPr>
            <w:pStyle w:val="TOC2"/>
            <w:tabs>
              <w:tab w:val="right" w:leader="dot" w:pos="9016"/>
            </w:tabs>
            <w:rPr>
              <w:rFonts w:cstheme="minorBidi"/>
              <w:noProof/>
              <w:lang w:val="en-IN" w:eastAsia="en-IN"/>
            </w:rPr>
          </w:pPr>
          <w:hyperlink w:anchor="_Toc110348676" w:history="1">
            <w:r w:rsidR="002E3804" w:rsidRPr="00AA5D73">
              <w:rPr>
                <w:rStyle w:val="Hyperlink"/>
                <w:noProof/>
              </w:rPr>
              <w:t>Planning:</w:t>
            </w:r>
            <w:r w:rsidR="002E3804">
              <w:rPr>
                <w:noProof/>
                <w:webHidden/>
              </w:rPr>
              <w:tab/>
            </w:r>
            <w:r w:rsidR="002E3804">
              <w:rPr>
                <w:noProof/>
                <w:webHidden/>
              </w:rPr>
              <w:fldChar w:fldCharType="begin"/>
            </w:r>
            <w:r w:rsidR="002E3804">
              <w:rPr>
                <w:noProof/>
                <w:webHidden/>
              </w:rPr>
              <w:instrText xml:space="preserve"> PAGEREF _Toc110348676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50FBA4D6" w14:textId="211911BF" w:rsidR="002E3804" w:rsidRDefault="00000000">
          <w:pPr>
            <w:pStyle w:val="TOC2"/>
            <w:tabs>
              <w:tab w:val="right" w:leader="dot" w:pos="9016"/>
            </w:tabs>
            <w:rPr>
              <w:rFonts w:cstheme="minorBidi"/>
              <w:noProof/>
              <w:lang w:val="en-IN" w:eastAsia="en-IN"/>
            </w:rPr>
          </w:pPr>
          <w:hyperlink w:anchor="_Toc110348677" w:history="1">
            <w:r w:rsidR="002E3804" w:rsidRPr="00AA5D73">
              <w:rPr>
                <w:rStyle w:val="Hyperlink"/>
                <w:noProof/>
              </w:rPr>
              <w:t>Development</w:t>
            </w:r>
            <w:r w:rsidR="002E3804">
              <w:rPr>
                <w:noProof/>
                <w:webHidden/>
              </w:rPr>
              <w:tab/>
            </w:r>
            <w:r w:rsidR="002E3804">
              <w:rPr>
                <w:noProof/>
                <w:webHidden/>
              </w:rPr>
              <w:fldChar w:fldCharType="begin"/>
            </w:r>
            <w:r w:rsidR="002E3804">
              <w:rPr>
                <w:noProof/>
                <w:webHidden/>
              </w:rPr>
              <w:instrText xml:space="preserve"> PAGEREF _Toc110348677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60EF8F51" w14:textId="4C04CB83" w:rsidR="002E3804" w:rsidRDefault="00000000">
          <w:pPr>
            <w:pStyle w:val="TOC2"/>
            <w:tabs>
              <w:tab w:val="right" w:leader="dot" w:pos="9016"/>
            </w:tabs>
            <w:rPr>
              <w:rFonts w:cstheme="minorBidi"/>
              <w:noProof/>
              <w:lang w:val="en-IN" w:eastAsia="en-IN"/>
            </w:rPr>
          </w:pPr>
          <w:hyperlink w:anchor="_Toc110348678" w:history="1">
            <w:r w:rsidR="002E3804" w:rsidRPr="00AA5D73">
              <w:rPr>
                <w:rStyle w:val="Hyperlink"/>
                <w:noProof/>
              </w:rPr>
              <w:t>Tracking:</w:t>
            </w:r>
            <w:r w:rsidR="002E3804">
              <w:rPr>
                <w:noProof/>
                <w:webHidden/>
              </w:rPr>
              <w:tab/>
            </w:r>
            <w:r w:rsidR="002E3804">
              <w:rPr>
                <w:noProof/>
                <w:webHidden/>
              </w:rPr>
              <w:fldChar w:fldCharType="begin"/>
            </w:r>
            <w:r w:rsidR="002E3804">
              <w:rPr>
                <w:noProof/>
                <w:webHidden/>
              </w:rPr>
              <w:instrText xml:space="preserve"> PAGEREF _Toc110348678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6159EDA4" w14:textId="7818F0C2" w:rsidR="002E3804" w:rsidRDefault="00000000">
          <w:pPr>
            <w:pStyle w:val="TOC2"/>
            <w:tabs>
              <w:tab w:val="right" w:leader="dot" w:pos="9016"/>
            </w:tabs>
            <w:rPr>
              <w:rFonts w:cstheme="minorBidi"/>
              <w:noProof/>
              <w:lang w:val="en-IN" w:eastAsia="en-IN"/>
            </w:rPr>
          </w:pPr>
          <w:hyperlink w:anchor="_Toc110348679" w:history="1">
            <w:r w:rsidR="002E3804" w:rsidRPr="00AA5D73">
              <w:rPr>
                <w:rStyle w:val="Hyperlink"/>
                <w:noProof/>
              </w:rPr>
              <w:t>Testing:</w:t>
            </w:r>
            <w:r w:rsidR="002E3804">
              <w:rPr>
                <w:noProof/>
                <w:webHidden/>
              </w:rPr>
              <w:tab/>
            </w:r>
            <w:r w:rsidR="002E3804">
              <w:rPr>
                <w:noProof/>
                <w:webHidden/>
              </w:rPr>
              <w:fldChar w:fldCharType="begin"/>
            </w:r>
            <w:r w:rsidR="002E3804">
              <w:rPr>
                <w:noProof/>
                <w:webHidden/>
              </w:rPr>
              <w:instrText xml:space="preserve"> PAGEREF _Toc110348679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51FE96E7" w14:textId="7AC93702" w:rsidR="002E3804" w:rsidRDefault="00000000">
          <w:pPr>
            <w:pStyle w:val="TOC2"/>
            <w:tabs>
              <w:tab w:val="right" w:leader="dot" w:pos="9016"/>
            </w:tabs>
            <w:rPr>
              <w:rFonts w:cstheme="minorBidi"/>
              <w:noProof/>
              <w:lang w:val="en-IN" w:eastAsia="en-IN"/>
            </w:rPr>
          </w:pPr>
          <w:hyperlink w:anchor="_Toc110348680" w:history="1">
            <w:r w:rsidR="002E3804" w:rsidRPr="00AA5D73">
              <w:rPr>
                <w:rStyle w:val="Hyperlink"/>
                <w:noProof/>
              </w:rPr>
              <w:t>Version Control</w:t>
            </w:r>
            <w:r w:rsidR="002E3804">
              <w:rPr>
                <w:noProof/>
                <w:webHidden/>
              </w:rPr>
              <w:tab/>
            </w:r>
            <w:r w:rsidR="002E3804">
              <w:rPr>
                <w:noProof/>
                <w:webHidden/>
              </w:rPr>
              <w:fldChar w:fldCharType="begin"/>
            </w:r>
            <w:r w:rsidR="002E3804">
              <w:rPr>
                <w:noProof/>
                <w:webHidden/>
              </w:rPr>
              <w:instrText xml:space="preserve"> PAGEREF _Toc110348680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2EEFEC18" w14:textId="67C47D1E" w:rsidR="002E3804" w:rsidRDefault="00000000">
          <w:pPr>
            <w:pStyle w:val="TOC2"/>
            <w:tabs>
              <w:tab w:val="right" w:leader="dot" w:pos="9016"/>
            </w:tabs>
            <w:rPr>
              <w:rFonts w:cstheme="minorBidi"/>
              <w:noProof/>
              <w:lang w:val="en-IN" w:eastAsia="en-IN"/>
            </w:rPr>
          </w:pPr>
          <w:hyperlink w:anchor="_Toc110348681" w:history="1">
            <w:r w:rsidR="002E3804" w:rsidRPr="00AA5D73">
              <w:rPr>
                <w:rStyle w:val="Hyperlink"/>
                <w:noProof/>
              </w:rPr>
              <w:t>Final Artefacts</w:t>
            </w:r>
            <w:r w:rsidR="002E3804">
              <w:rPr>
                <w:noProof/>
                <w:webHidden/>
              </w:rPr>
              <w:tab/>
            </w:r>
            <w:r w:rsidR="002E3804">
              <w:rPr>
                <w:noProof/>
                <w:webHidden/>
              </w:rPr>
              <w:fldChar w:fldCharType="begin"/>
            </w:r>
            <w:r w:rsidR="002E3804">
              <w:rPr>
                <w:noProof/>
                <w:webHidden/>
              </w:rPr>
              <w:instrText xml:space="preserve"> PAGEREF _Toc110348681 \h </w:instrText>
            </w:r>
            <w:r w:rsidR="002E3804">
              <w:rPr>
                <w:noProof/>
                <w:webHidden/>
              </w:rPr>
            </w:r>
            <w:r w:rsidR="002E3804">
              <w:rPr>
                <w:noProof/>
                <w:webHidden/>
              </w:rPr>
              <w:fldChar w:fldCharType="separate"/>
            </w:r>
            <w:r w:rsidR="00554E7D">
              <w:rPr>
                <w:noProof/>
                <w:webHidden/>
              </w:rPr>
              <w:t>21</w:t>
            </w:r>
            <w:r w:rsidR="002E3804">
              <w:rPr>
                <w:noProof/>
                <w:webHidden/>
              </w:rPr>
              <w:fldChar w:fldCharType="end"/>
            </w:r>
          </w:hyperlink>
        </w:p>
        <w:p w14:paraId="454115D5" w14:textId="54A16CF4" w:rsidR="002E3804" w:rsidRDefault="00000000">
          <w:pPr>
            <w:pStyle w:val="TOC1"/>
            <w:tabs>
              <w:tab w:val="left" w:pos="440"/>
              <w:tab w:val="right" w:leader="dot" w:pos="9016"/>
            </w:tabs>
            <w:rPr>
              <w:rFonts w:cstheme="minorBidi"/>
              <w:noProof/>
              <w:lang w:val="en-IN" w:eastAsia="en-IN"/>
            </w:rPr>
          </w:pPr>
          <w:hyperlink w:anchor="_Toc110348682" w:history="1">
            <w:r w:rsidR="002E3804" w:rsidRPr="00AA5D73">
              <w:rPr>
                <w:rStyle w:val="Hyperlink"/>
                <w:noProof/>
              </w:rPr>
              <w:t>5.</w:t>
            </w:r>
            <w:r w:rsidR="002E3804">
              <w:rPr>
                <w:rFonts w:cstheme="minorBidi"/>
                <w:noProof/>
                <w:lang w:val="en-IN" w:eastAsia="en-IN"/>
              </w:rPr>
              <w:tab/>
            </w:r>
            <w:r w:rsidR="002E3804" w:rsidRPr="00AA5D73">
              <w:rPr>
                <w:rStyle w:val="Hyperlink"/>
                <w:noProof/>
              </w:rPr>
              <w:t>Ethics</w:t>
            </w:r>
            <w:r w:rsidR="002E3804">
              <w:rPr>
                <w:noProof/>
                <w:webHidden/>
              </w:rPr>
              <w:tab/>
            </w:r>
            <w:r w:rsidR="002E3804">
              <w:rPr>
                <w:noProof/>
                <w:webHidden/>
              </w:rPr>
              <w:fldChar w:fldCharType="begin"/>
            </w:r>
            <w:r w:rsidR="002E3804">
              <w:rPr>
                <w:noProof/>
                <w:webHidden/>
              </w:rPr>
              <w:instrText xml:space="preserve"> PAGEREF _Toc110348682 \h </w:instrText>
            </w:r>
            <w:r w:rsidR="002E3804">
              <w:rPr>
                <w:noProof/>
                <w:webHidden/>
              </w:rPr>
            </w:r>
            <w:r w:rsidR="002E3804">
              <w:rPr>
                <w:noProof/>
                <w:webHidden/>
              </w:rPr>
              <w:fldChar w:fldCharType="separate"/>
            </w:r>
            <w:r w:rsidR="00554E7D">
              <w:rPr>
                <w:noProof/>
                <w:webHidden/>
              </w:rPr>
              <w:t>22</w:t>
            </w:r>
            <w:r w:rsidR="002E3804">
              <w:rPr>
                <w:noProof/>
                <w:webHidden/>
              </w:rPr>
              <w:fldChar w:fldCharType="end"/>
            </w:r>
          </w:hyperlink>
        </w:p>
        <w:p w14:paraId="6CEF604C" w14:textId="08116E49" w:rsidR="002E3804" w:rsidRDefault="00000000">
          <w:pPr>
            <w:pStyle w:val="TOC1"/>
            <w:tabs>
              <w:tab w:val="left" w:pos="440"/>
              <w:tab w:val="right" w:leader="dot" w:pos="9016"/>
            </w:tabs>
            <w:rPr>
              <w:rFonts w:cstheme="minorBidi"/>
              <w:noProof/>
              <w:lang w:val="en-IN" w:eastAsia="en-IN"/>
            </w:rPr>
          </w:pPr>
          <w:hyperlink w:anchor="_Toc110348683" w:history="1">
            <w:r w:rsidR="002E3804" w:rsidRPr="00AA5D73">
              <w:rPr>
                <w:rStyle w:val="Hyperlink"/>
                <w:noProof/>
              </w:rPr>
              <w:t>6.</w:t>
            </w:r>
            <w:r w:rsidR="002E3804">
              <w:rPr>
                <w:rFonts w:cstheme="minorBidi"/>
                <w:noProof/>
                <w:lang w:val="en-IN" w:eastAsia="en-IN"/>
              </w:rPr>
              <w:tab/>
            </w:r>
            <w:r w:rsidR="002E3804" w:rsidRPr="00AA5D73">
              <w:rPr>
                <w:rStyle w:val="Hyperlink"/>
                <w:noProof/>
              </w:rPr>
              <w:t>Dataset</w:t>
            </w:r>
            <w:r w:rsidR="002E3804">
              <w:rPr>
                <w:noProof/>
                <w:webHidden/>
              </w:rPr>
              <w:tab/>
            </w:r>
            <w:r w:rsidR="002E3804">
              <w:rPr>
                <w:noProof/>
                <w:webHidden/>
              </w:rPr>
              <w:fldChar w:fldCharType="begin"/>
            </w:r>
            <w:r w:rsidR="002E3804">
              <w:rPr>
                <w:noProof/>
                <w:webHidden/>
              </w:rPr>
              <w:instrText xml:space="preserve"> PAGEREF _Toc110348683 \h </w:instrText>
            </w:r>
            <w:r w:rsidR="002E3804">
              <w:rPr>
                <w:noProof/>
                <w:webHidden/>
              </w:rPr>
            </w:r>
            <w:r w:rsidR="002E3804">
              <w:rPr>
                <w:noProof/>
                <w:webHidden/>
              </w:rPr>
              <w:fldChar w:fldCharType="separate"/>
            </w:r>
            <w:r w:rsidR="00554E7D">
              <w:rPr>
                <w:noProof/>
                <w:webHidden/>
              </w:rPr>
              <w:t>22</w:t>
            </w:r>
            <w:r w:rsidR="002E3804">
              <w:rPr>
                <w:noProof/>
                <w:webHidden/>
              </w:rPr>
              <w:fldChar w:fldCharType="end"/>
            </w:r>
          </w:hyperlink>
        </w:p>
        <w:p w14:paraId="364E2E3C" w14:textId="3CE0464A" w:rsidR="002E3804" w:rsidRDefault="00000000">
          <w:pPr>
            <w:pStyle w:val="TOC1"/>
            <w:tabs>
              <w:tab w:val="left" w:pos="440"/>
              <w:tab w:val="right" w:leader="dot" w:pos="9016"/>
            </w:tabs>
            <w:rPr>
              <w:rFonts w:cstheme="minorBidi"/>
              <w:noProof/>
              <w:lang w:val="en-IN" w:eastAsia="en-IN"/>
            </w:rPr>
          </w:pPr>
          <w:hyperlink w:anchor="_Toc110348684" w:history="1">
            <w:r w:rsidR="002E3804" w:rsidRPr="00AA5D73">
              <w:rPr>
                <w:rStyle w:val="Hyperlink"/>
                <w:noProof/>
              </w:rPr>
              <w:t>7.</w:t>
            </w:r>
            <w:r w:rsidR="002E3804">
              <w:rPr>
                <w:rFonts w:cstheme="minorBidi"/>
                <w:noProof/>
                <w:lang w:val="en-IN" w:eastAsia="en-IN"/>
              </w:rPr>
              <w:tab/>
            </w:r>
            <w:r w:rsidR="002E3804" w:rsidRPr="00AA5D73">
              <w:rPr>
                <w:rStyle w:val="Hyperlink"/>
                <w:noProof/>
              </w:rPr>
              <w:t>Design</w:t>
            </w:r>
            <w:r w:rsidR="002E3804">
              <w:rPr>
                <w:noProof/>
                <w:webHidden/>
              </w:rPr>
              <w:tab/>
            </w:r>
            <w:r w:rsidR="002E3804">
              <w:rPr>
                <w:noProof/>
                <w:webHidden/>
              </w:rPr>
              <w:fldChar w:fldCharType="begin"/>
            </w:r>
            <w:r w:rsidR="002E3804">
              <w:rPr>
                <w:noProof/>
                <w:webHidden/>
              </w:rPr>
              <w:instrText xml:space="preserve"> PAGEREF _Toc110348684 \h </w:instrText>
            </w:r>
            <w:r w:rsidR="002E3804">
              <w:rPr>
                <w:noProof/>
                <w:webHidden/>
              </w:rPr>
            </w:r>
            <w:r w:rsidR="002E3804">
              <w:rPr>
                <w:noProof/>
                <w:webHidden/>
              </w:rPr>
              <w:fldChar w:fldCharType="separate"/>
            </w:r>
            <w:r w:rsidR="00554E7D">
              <w:rPr>
                <w:noProof/>
                <w:webHidden/>
              </w:rPr>
              <w:t>23</w:t>
            </w:r>
            <w:r w:rsidR="002E3804">
              <w:rPr>
                <w:noProof/>
                <w:webHidden/>
              </w:rPr>
              <w:fldChar w:fldCharType="end"/>
            </w:r>
          </w:hyperlink>
        </w:p>
        <w:p w14:paraId="7050798D" w14:textId="197C39AD" w:rsidR="002E3804" w:rsidRDefault="00000000">
          <w:pPr>
            <w:pStyle w:val="TOC1"/>
            <w:tabs>
              <w:tab w:val="right" w:leader="dot" w:pos="9016"/>
            </w:tabs>
            <w:rPr>
              <w:rFonts w:cstheme="minorBidi"/>
              <w:noProof/>
              <w:lang w:val="en-IN" w:eastAsia="en-IN"/>
            </w:rPr>
          </w:pPr>
          <w:hyperlink w:anchor="_Toc110348685" w:history="1">
            <w:r w:rsidR="002E3804" w:rsidRPr="00AA5D73">
              <w:rPr>
                <w:rStyle w:val="Hyperlink"/>
                <w:noProof/>
              </w:rPr>
              <w:t>RASA Pipeline:</w:t>
            </w:r>
            <w:r w:rsidR="002E3804">
              <w:rPr>
                <w:noProof/>
                <w:webHidden/>
              </w:rPr>
              <w:tab/>
            </w:r>
            <w:r w:rsidR="002E3804">
              <w:rPr>
                <w:noProof/>
                <w:webHidden/>
              </w:rPr>
              <w:fldChar w:fldCharType="begin"/>
            </w:r>
            <w:r w:rsidR="002E3804">
              <w:rPr>
                <w:noProof/>
                <w:webHidden/>
              </w:rPr>
              <w:instrText xml:space="preserve"> PAGEREF _Toc110348685 \h </w:instrText>
            </w:r>
            <w:r w:rsidR="002E3804">
              <w:rPr>
                <w:noProof/>
                <w:webHidden/>
              </w:rPr>
            </w:r>
            <w:r w:rsidR="002E3804">
              <w:rPr>
                <w:noProof/>
                <w:webHidden/>
              </w:rPr>
              <w:fldChar w:fldCharType="separate"/>
            </w:r>
            <w:r w:rsidR="00554E7D">
              <w:rPr>
                <w:noProof/>
                <w:webHidden/>
              </w:rPr>
              <w:t>30</w:t>
            </w:r>
            <w:r w:rsidR="002E3804">
              <w:rPr>
                <w:noProof/>
                <w:webHidden/>
              </w:rPr>
              <w:fldChar w:fldCharType="end"/>
            </w:r>
          </w:hyperlink>
        </w:p>
        <w:p w14:paraId="5A541A8B" w14:textId="752E666D" w:rsidR="002E3804" w:rsidRDefault="00000000">
          <w:pPr>
            <w:pStyle w:val="TOC1"/>
            <w:tabs>
              <w:tab w:val="left" w:pos="440"/>
              <w:tab w:val="right" w:leader="dot" w:pos="9016"/>
            </w:tabs>
            <w:rPr>
              <w:rFonts w:cstheme="minorBidi"/>
              <w:noProof/>
              <w:lang w:val="en-IN" w:eastAsia="en-IN"/>
            </w:rPr>
          </w:pPr>
          <w:hyperlink w:anchor="_Toc110348686" w:history="1">
            <w:r w:rsidR="002E3804" w:rsidRPr="00AA5D73">
              <w:rPr>
                <w:rStyle w:val="Hyperlink"/>
                <w:noProof/>
              </w:rPr>
              <w:t>8.</w:t>
            </w:r>
            <w:r w:rsidR="002E3804">
              <w:rPr>
                <w:rFonts w:cstheme="minorBidi"/>
                <w:noProof/>
                <w:lang w:val="en-IN" w:eastAsia="en-IN"/>
              </w:rPr>
              <w:tab/>
            </w:r>
            <w:r w:rsidR="002E3804" w:rsidRPr="00AA5D73">
              <w:rPr>
                <w:rStyle w:val="Hyperlink"/>
                <w:noProof/>
              </w:rPr>
              <w:t>Implementation</w:t>
            </w:r>
            <w:r w:rsidR="002E3804">
              <w:rPr>
                <w:noProof/>
                <w:webHidden/>
              </w:rPr>
              <w:tab/>
            </w:r>
            <w:r w:rsidR="002E3804">
              <w:rPr>
                <w:noProof/>
                <w:webHidden/>
              </w:rPr>
              <w:fldChar w:fldCharType="begin"/>
            </w:r>
            <w:r w:rsidR="002E3804">
              <w:rPr>
                <w:noProof/>
                <w:webHidden/>
              </w:rPr>
              <w:instrText xml:space="preserve"> PAGEREF _Toc110348686 \h </w:instrText>
            </w:r>
            <w:r w:rsidR="002E3804">
              <w:rPr>
                <w:noProof/>
                <w:webHidden/>
              </w:rPr>
            </w:r>
            <w:r w:rsidR="002E3804">
              <w:rPr>
                <w:noProof/>
                <w:webHidden/>
              </w:rPr>
              <w:fldChar w:fldCharType="separate"/>
            </w:r>
            <w:r w:rsidR="00554E7D">
              <w:rPr>
                <w:noProof/>
                <w:webHidden/>
              </w:rPr>
              <w:t>32</w:t>
            </w:r>
            <w:r w:rsidR="002E3804">
              <w:rPr>
                <w:noProof/>
                <w:webHidden/>
              </w:rPr>
              <w:fldChar w:fldCharType="end"/>
            </w:r>
          </w:hyperlink>
        </w:p>
        <w:p w14:paraId="678B3E4E" w14:textId="2A19B939" w:rsidR="002E3804" w:rsidRDefault="00000000">
          <w:pPr>
            <w:pStyle w:val="TOC3"/>
            <w:tabs>
              <w:tab w:val="right" w:leader="dot" w:pos="9016"/>
            </w:tabs>
            <w:rPr>
              <w:rFonts w:cstheme="minorBidi"/>
              <w:noProof/>
              <w:lang w:val="en-IN" w:eastAsia="en-IN"/>
            </w:rPr>
          </w:pPr>
          <w:hyperlink w:anchor="_Toc110348687" w:history="1">
            <w:r w:rsidR="002E3804" w:rsidRPr="00AA5D73">
              <w:rPr>
                <w:rStyle w:val="Hyperlink"/>
                <w:rFonts w:ascii="Arial" w:hAnsi="Arial" w:cs="Arial"/>
                <w:noProof/>
                <w:spacing w:val="1"/>
              </w:rPr>
              <w:t>Defining an Out-of-scope Intent</w:t>
            </w:r>
            <w:r w:rsidR="002E3804" w:rsidRPr="00AA5D73">
              <w:rPr>
                <w:rStyle w:val="Hyperlink"/>
                <w:rFonts w:ascii="Arial" w:hAnsi="Arial" w:cs="Arial"/>
                <w:b/>
                <w:bCs/>
                <w:noProof/>
                <w:spacing w:val="1"/>
              </w:rPr>
              <w:t>#</w:t>
            </w:r>
            <w:r w:rsidR="002E3804">
              <w:rPr>
                <w:noProof/>
                <w:webHidden/>
              </w:rPr>
              <w:tab/>
            </w:r>
            <w:r w:rsidR="002E3804">
              <w:rPr>
                <w:noProof/>
                <w:webHidden/>
              </w:rPr>
              <w:fldChar w:fldCharType="begin"/>
            </w:r>
            <w:r w:rsidR="002E3804">
              <w:rPr>
                <w:noProof/>
                <w:webHidden/>
              </w:rPr>
              <w:instrText xml:space="preserve"> PAGEREF _Toc110348687 \h </w:instrText>
            </w:r>
            <w:r w:rsidR="002E3804">
              <w:rPr>
                <w:noProof/>
                <w:webHidden/>
              </w:rPr>
            </w:r>
            <w:r w:rsidR="002E3804">
              <w:rPr>
                <w:noProof/>
                <w:webHidden/>
              </w:rPr>
              <w:fldChar w:fldCharType="separate"/>
            </w:r>
            <w:r w:rsidR="00554E7D">
              <w:rPr>
                <w:noProof/>
                <w:webHidden/>
              </w:rPr>
              <w:t>32</w:t>
            </w:r>
            <w:r w:rsidR="002E3804">
              <w:rPr>
                <w:noProof/>
                <w:webHidden/>
              </w:rPr>
              <w:fldChar w:fldCharType="end"/>
            </w:r>
          </w:hyperlink>
        </w:p>
        <w:p w14:paraId="63E2212F" w14:textId="2D1134E0" w:rsidR="002E3804" w:rsidRDefault="00000000">
          <w:pPr>
            <w:pStyle w:val="TOC1"/>
            <w:tabs>
              <w:tab w:val="left" w:pos="440"/>
              <w:tab w:val="right" w:leader="dot" w:pos="9016"/>
            </w:tabs>
            <w:rPr>
              <w:rFonts w:cstheme="minorBidi"/>
              <w:noProof/>
              <w:lang w:val="en-IN" w:eastAsia="en-IN"/>
            </w:rPr>
          </w:pPr>
          <w:hyperlink w:anchor="_Toc110348688" w:history="1">
            <w:r w:rsidR="002E3804" w:rsidRPr="00AA5D73">
              <w:rPr>
                <w:rStyle w:val="Hyperlink"/>
                <w:noProof/>
              </w:rPr>
              <w:t>9.</w:t>
            </w:r>
            <w:r w:rsidR="002E3804">
              <w:rPr>
                <w:rFonts w:cstheme="minorBidi"/>
                <w:noProof/>
                <w:lang w:val="en-IN" w:eastAsia="en-IN"/>
              </w:rPr>
              <w:tab/>
            </w:r>
            <w:r w:rsidR="002E3804" w:rsidRPr="00AA5D73">
              <w:rPr>
                <w:rStyle w:val="Hyperlink"/>
                <w:noProof/>
              </w:rPr>
              <w:t>Results and Evaluation</w:t>
            </w:r>
            <w:r w:rsidR="002E3804">
              <w:rPr>
                <w:noProof/>
                <w:webHidden/>
              </w:rPr>
              <w:tab/>
            </w:r>
            <w:r w:rsidR="002E3804">
              <w:rPr>
                <w:noProof/>
                <w:webHidden/>
              </w:rPr>
              <w:fldChar w:fldCharType="begin"/>
            </w:r>
            <w:r w:rsidR="002E3804">
              <w:rPr>
                <w:noProof/>
                <w:webHidden/>
              </w:rPr>
              <w:instrText xml:space="preserve"> PAGEREF _Toc110348688 \h </w:instrText>
            </w:r>
            <w:r w:rsidR="002E3804">
              <w:rPr>
                <w:noProof/>
                <w:webHidden/>
              </w:rPr>
            </w:r>
            <w:r w:rsidR="002E3804">
              <w:rPr>
                <w:noProof/>
                <w:webHidden/>
              </w:rPr>
              <w:fldChar w:fldCharType="separate"/>
            </w:r>
            <w:r w:rsidR="00554E7D">
              <w:rPr>
                <w:noProof/>
                <w:webHidden/>
              </w:rPr>
              <w:t>33</w:t>
            </w:r>
            <w:r w:rsidR="002E3804">
              <w:rPr>
                <w:noProof/>
                <w:webHidden/>
              </w:rPr>
              <w:fldChar w:fldCharType="end"/>
            </w:r>
          </w:hyperlink>
        </w:p>
        <w:p w14:paraId="751FE2A9" w14:textId="3EA03AD6" w:rsidR="002E3804" w:rsidRDefault="00000000">
          <w:pPr>
            <w:pStyle w:val="TOC1"/>
            <w:tabs>
              <w:tab w:val="left" w:pos="660"/>
              <w:tab w:val="right" w:leader="dot" w:pos="9016"/>
            </w:tabs>
            <w:rPr>
              <w:rFonts w:cstheme="minorBidi"/>
              <w:noProof/>
              <w:lang w:val="en-IN" w:eastAsia="en-IN"/>
            </w:rPr>
          </w:pPr>
          <w:hyperlink w:anchor="_Toc110348689" w:history="1">
            <w:r w:rsidR="002E3804" w:rsidRPr="00AA5D73">
              <w:rPr>
                <w:rStyle w:val="Hyperlink"/>
                <w:noProof/>
              </w:rPr>
              <w:t>10.</w:t>
            </w:r>
            <w:r w:rsidR="002E3804">
              <w:rPr>
                <w:rFonts w:cstheme="minorBidi"/>
                <w:noProof/>
                <w:lang w:val="en-IN" w:eastAsia="en-IN"/>
              </w:rPr>
              <w:tab/>
            </w:r>
            <w:r w:rsidR="002E3804" w:rsidRPr="00AA5D73">
              <w:rPr>
                <w:rStyle w:val="Hyperlink"/>
                <w:noProof/>
              </w:rPr>
              <w:t>Future Work</w:t>
            </w:r>
            <w:r w:rsidR="002E3804">
              <w:rPr>
                <w:noProof/>
                <w:webHidden/>
              </w:rPr>
              <w:tab/>
            </w:r>
            <w:r w:rsidR="002E3804">
              <w:rPr>
                <w:noProof/>
                <w:webHidden/>
              </w:rPr>
              <w:fldChar w:fldCharType="begin"/>
            </w:r>
            <w:r w:rsidR="002E3804">
              <w:rPr>
                <w:noProof/>
                <w:webHidden/>
              </w:rPr>
              <w:instrText xml:space="preserve"> PAGEREF _Toc110348689 \h </w:instrText>
            </w:r>
            <w:r w:rsidR="002E3804">
              <w:rPr>
                <w:noProof/>
                <w:webHidden/>
              </w:rPr>
            </w:r>
            <w:r w:rsidR="002E3804">
              <w:rPr>
                <w:noProof/>
                <w:webHidden/>
              </w:rPr>
              <w:fldChar w:fldCharType="separate"/>
            </w:r>
            <w:r w:rsidR="00554E7D">
              <w:rPr>
                <w:noProof/>
                <w:webHidden/>
              </w:rPr>
              <w:t>34</w:t>
            </w:r>
            <w:r w:rsidR="002E3804">
              <w:rPr>
                <w:noProof/>
                <w:webHidden/>
              </w:rPr>
              <w:fldChar w:fldCharType="end"/>
            </w:r>
          </w:hyperlink>
        </w:p>
        <w:p w14:paraId="63475E62" w14:textId="626629C1" w:rsidR="002E3804" w:rsidRDefault="00000000">
          <w:pPr>
            <w:pStyle w:val="TOC1"/>
            <w:tabs>
              <w:tab w:val="left" w:pos="660"/>
              <w:tab w:val="right" w:leader="dot" w:pos="9016"/>
            </w:tabs>
            <w:rPr>
              <w:rFonts w:cstheme="minorBidi"/>
              <w:noProof/>
              <w:lang w:val="en-IN" w:eastAsia="en-IN"/>
            </w:rPr>
          </w:pPr>
          <w:hyperlink w:anchor="_Toc110348690" w:history="1">
            <w:r w:rsidR="002E3804" w:rsidRPr="00AA5D73">
              <w:rPr>
                <w:rStyle w:val="Hyperlink"/>
                <w:noProof/>
              </w:rPr>
              <w:t>11.</w:t>
            </w:r>
            <w:r w:rsidR="002E3804">
              <w:rPr>
                <w:rFonts w:cstheme="minorBidi"/>
                <w:noProof/>
                <w:lang w:val="en-IN" w:eastAsia="en-IN"/>
              </w:rPr>
              <w:tab/>
            </w:r>
            <w:r w:rsidR="002E3804" w:rsidRPr="00AA5D73">
              <w:rPr>
                <w:rStyle w:val="Hyperlink"/>
                <w:noProof/>
              </w:rPr>
              <w:t>Conclusion</w:t>
            </w:r>
            <w:r w:rsidR="002E3804">
              <w:rPr>
                <w:noProof/>
                <w:webHidden/>
              </w:rPr>
              <w:tab/>
            </w:r>
            <w:r w:rsidR="002E3804">
              <w:rPr>
                <w:noProof/>
                <w:webHidden/>
              </w:rPr>
              <w:fldChar w:fldCharType="begin"/>
            </w:r>
            <w:r w:rsidR="002E3804">
              <w:rPr>
                <w:noProof/>
                <w:webHidden/>
              </w:rPr>
              <w:instrText xml:space="preserve"> PAGEREF _Toc110348690 \h </w:instrText>
            </w:r>
            <w:r w:rsidR="002E3804">
              <w:rPr>
                <w:noProof/>
                <w:webHidden/>
              </w:rPr>
            </w:r>
            <w:r w:rsidR="002E3804">
              <w:rPr>
                <w:noProof/>
                <w:webHidden/>
              </w:rPr>
              <w:fldChar w:fldCharType="separate"/>
            </w:r>
            <w:r w:rsidR="00554E7D">
              <w:rPr>
                <w:noProof/>
                <w:webHidden/>
              </w:rPr>
              <w:t>34</w:t>
            </w:r>
            <w:r w:rsidR="002E3804">
              <w:rPr>
                <w:noProof/>
                <w:webHidden/>
              </w:rPr>
              <w:fldChar w:fldCharType="end"/>
            </w:r>
          </w:hyperlink>
        </w:p>
        <w:p w14:paraId="43FCD282" w14:textId="76AECF6A" w:rsidR="002E3804" w:rsidRDefault="00000000">
          <w:pPr>
            <w:pStyle w:val="TOC1"/>
            <w:tabs>
              <w:tab w:val="left" w:pos="660"/>
              <w:tab w:val="right" w:leader="dot" w:pos="9016"/>
            </w:tabs>
            <w:rPr>
              <w:rFonts w:cstheme="minorBidi"/>
              <w:noProof/>
              <w:lang w:val="en-IN" w:eastAsia="en-IN"/>
            </w:rPr>
          </w:pPr>
          <w:hyperlink w:anchor="_Toc110348691" w:history="1">
            <w:r w:rsidR="002E3804" w:rsidRPr="00AA5D73">
              <w:rPr>
                <w:rStyle w:val="Hyperlink"/>
                <w:noProof/>
              </w:rPr>
              <w:t>12.</w:t>
            </w:r>
            <w:r w:rsidR="002E3804">
              <w:rPr>
                <w:rFonts w:cstheme="minorBidi"/>
                <w:noProof/>
                <w:lang w:val="en-IN" w:eastAsia="en-IN"/>
              </w:rPr>
              <w:tab/>
            </w:r>
            <w:r w:rsidR="002E3804" w:rsidRPr="00AA5D73">
              <w:rPr>
                <w:rStyle w:val="Hyperlink"/>
                <w:noProof/>
              </w:rPr>
              <w:t>Appendix A DOER Document</w:t>
            </w:r>
            <w:r w:rsidR="002E3804">
              <w:rPr>
                <w:noProof/>
                <w:webHidden/>
              </w:rPr>
              <w:tab/>
            </w:r>
            <w:r w:rsidR="002E3804">
              <w:rPr>
                <w:noProof/>
                <w:webHidden/>
              </w:rPr>
              <w:fldChar w:fldCharType="begin"/>
            </w:r>
            <w:r w:rsidR="002E3804">
              <w:rPr>
                <w:noProof/>
                <w:webHidden/>
              </w:rPr>
              <w:instrText xml:space="preserve"> PAGEREF _Toc110348691 \h </w:instrText>
            </w:r>
            <w:r w:rsidR="002E3804">
              <w:rPr>
                <w:noProof/>
                <w:webHidden/>
              </w:rPr>
            </w:r>
            <w:r w:rsidR="002E3804">
              <w:rPr>
                <w:noProof/>
                <w:webHidden/>
              </w:rPr>
              <w:fldChar w:fldCharType="separate"/>
            </w:r>
            <w:r w:rsidR="00554E7D">
              <w:rPr>
                <w:noProof/>
                <w:webHidden/>
              </w:rPr>
              <w:t>36</w:t>
            </w:r>
            <w:r w:rsidR="002E3804">
              <w:rPr>
                <w:noProof/>
                <w:webHidden/>
              </w:rPr>
              <w:fldChar w:fldCharType="end"/>
            </w:r>
          </w:hyperlink>
        </w:p>
        <w:p w14:paraId="55249732" w14:textId="6D935572" w:rsidR="002E3804" w:rsidRDefault="00000000">
          <w:pPr>
            <w:pStyle w:val="TOC1"/>
            <w:tabs>
              <w:tab w:val="left" w:pos="660"/>
              <w:tab w:val="right" w:leader="dot" w:pos="9016"/>
            </w:tabs>
            <w:rPr>
              <w:rFonts w:cstheme="minorBidi"/>
              <w:noProof/>
              <w:lang w:val="en-IN" w:eastAsia="en-IN"/>
            </w:rPr>
          </w:pPr>
          <w:hyperlink w:anchor="_Toc110348692" w:history="1">
            <w:r w:rsidR="002E3804" w:rsidRPr="00AA5D73">
              <w:rPr>
                <w:rStyle w:val="Hyperlink"/>
                <w:noProof/>
              </w:rPr>
              <w:t>13.</w:t>
            </w:r>
            <w:r w:rsidR="002E3804">
              <w:rPr>
                <w:rFonts w:cstheme="minorBidi"/>
                <w:noProof/>
                <w:lang w:val="en-IN" w:eastAsia="en-IN"/>
              </w:rPr>
              <w:tab/>
            </w:r>
            <w:r w:rsidR="002E3804" w:rsidRPr="00AA5D73">
              <w:rPr>
                <w:rStyle w:val="Hyperlink"/>
                <w:noProof/>
              </w:rPr>
              <w:t>Project Timeline</w:t>
            </w:r>
            <w:r w:rsidR="002E3804">
              <w:rPr>
                <w:noProof/>
                <w:webHidden/>
              </w:rPr>
              <w:tab/>
            </w:r>
            <w:r w:rsidR="002E3804">
              <w:rPr>
                <w:noProof/>
                <w:webHidden/>
              </w:rPr>
              <w:fldChar w:fldCharType="begin"/>
            </w:r>
            <w:r w:rsidR="002E3804">
              <w:rPr>
                <w:noProof/>
                <w:webHidden/>
              </w:rPr>
              <w:instrText xml:space="preserve"> PAGEREF _Toc110348692 \h </w:instrText>
            </w:r>
            <w:r w:rsidR="002E3804">
              <w:rPr>
                <w:noProof/>
                <w:webHidden/>
              </w:rPr>
            </w:r>
            <w:r w:rsidR="002E3804">
              <w:rPr>
                <w:noProof/>
                <w:webHidden/>
              </w:rPr>
              <w:fldChar w:fldCharType="separate"/>
            </w:r>
            <w:r w:rsidR="00554E7D">
              <w:rPr>
                <w:noProof/>
                <w:webHidden/>
              </w:rPr>
              <w:t>36</w:t>
            </w:r>
            <w:r w:rsidR="002E3804">
              <w:rPr>
                <w:noProof/>
                <w:webHidden/>
              </w:rPr>
              <w:fldChar w:fldCharType="end"/>
            </w:r>
          </w:hyperlink>
        </w:p>
        <w:p w14:paraId="77C94E6C" w14:textId="22772190" w:rsidR="002E3804" w:rsidRDefault="00000000">
          <w:pPr>
            <w:pStyle w:val="TOC1"/>
            <w:tabs>
              <w:tab w:val="left" w:pos="660"/>
              <w:tab w:val="right" w:leader="dot" w:pos="9016"/>
            </w:tabs>
            <w:rPr>
              <w:rFonts w:cstheme="minorBidi"/>
              <w:noProof/>
              <w:lang w:val="en-IN" w:eastAsia="en-IN"/>
            </w:rPr>
          </w:pPr>
          <w:hyperlink w:anchor="_Toc110348693" w:history="1">
            <w:r w:rsidR="002E3804" w:rsidRPr="00AA5D73">
              <w:rPr>
                <w:rStyle w:val="Hyperlink"/>
                <w:noProof/>
              </w:rPr>
              <w:t>14.</w:t>
            </w:r>
            <w:r w:rsidR="002E3804">
              <w:rPr>
                <w:rFonts w:cstheme="minorBidi"/>
                <w:noProof/>
                <w:lang w:val="en-IN" w:eastAsia="en-IN"/>
              </w:rPr>
              <w:tab/>
            </w:r>
            <w:r w:rsidR="002E3804" w:rsidRPr="00AA5D73">
              <w:rPr>
                <w:rStyle w:val="Hyperlink"/>
                <w:noProof/>
              </w:rPr>
              <w:t>Appendix B User Guide</w:t>
            </w:r>
            <w:r w:rsidR="002E3804">
              <w:rPr>
                <w:noProof/>
                <w:webHidden/>
              </w:rPr>
              <w:tab/>
            </w:r>
            <w:r w:rsidR="002E3804">
              <w:rPr>
                <w:noProof/>
                <w:webHidden/>
              </w:rPr>
              <w:fldChar w:fldCharType="begin"/>
            </w:r>
            <w:r w:rsidR="002E3804">
              <w:rPr>
                <w:noProof/>
                <w:webHidden/>
              </w:rPr>
              <w:instrText xml:space="preserve"> PAGEREF _Toc110348693 \h </w:instrText>
            </w:r>
            <w:r w:rsidR="002E3804">
              <w:rPr>
                <w:noProof/>
                <w:webHidden/>
              </w:rPr>
            </w:r>
            <w:r w:rsidR="002E3804">
              <w:rPr>
                <w:noProof/>
                <w:webHidden/>
              </w:rPr>
              <w:fldChar w:fldCharType="separate"/>
            </w:r>
            <w:r w:rsidR="00554E7D">
              <w:rPr>
                <w:noProof/>
                <w:webHidden/>
              </w:rPr>
              <w:t>38</w:t>
            </w:r>
            <w:r w:rsidR="002E3804">
              <w:rPr>
                <w:noProof/>
                <w:webHidden/>
              </w:rPr>
              <w:fldChar w:fldCharType="end"/>
            </w:r>
          </w:hyperlink>
        </w:p>
        <w:p w14:paraId="00D28FB5" w14:textId="3225477E" w:rsidR="002E3804" w:rsidRDefault="00000000">
          <w:pPr>
            <w:pStyle w:val="TOC1"/>
            <w:tabs>
              <w:tab w:val="left" w:pos="660"/>
              <w:tab w:val="right" w:leader="dot" w:pos="9016"/>
            </w:tabs>
            <w:rPr>
              <w:rFonts w:cstheme="minorBidi"/>
              <w:noProof/>
              <w:lang w:val="en-IN" w:eastAsia="en-IN"/>
            </w:rPr>
          </w:pPr>
          <w:hyperlink w:anchor="_Toc110348694" w:history="1">
            <w:r w:rsidR="002E3804" w:rsidRPr="00AA5D73">
              <w:rPr>
                <w:rStyle w:val="Hyperlink"/>
                <w:noProof/>
              </w:rPr>
              <w:t>15.</w:t>
            </w:r>
            <w:r w:rsidR="002E3804">
              <w:rPr>
                <w:rFonts w:cstheme="minorBidi"/>
                <w:noProof/>
                <w:lang w:val="en-IN" w:eastAsia="en-IN"/>
              </w:rPr>
              <w:tab/>
            </w:r>
            <w:r w:rsidR="002E3804" w:rsidRPr="00AA5D73">
              <w:rPr>
                <w:rStyle w:val="Hyperlink"/>
                <w:noProof/>
              </w:rPr>
              <w:t>Appendix C Ethics Documents</w:t>
            </w:r>
            <w:r w:rsidR="002E3804">
              <w:rPr>
                <w:noProof/>
                <w:webHidden/>
              </w:rPr>
              <w:tab/>
            </w:r>
            <w:r w:rsidR="002E3804">
              <w:rPr>
                <w:noProof/>
                <w:webHidden/>
              </w:rPr>
              <w:fldChar w:fldCharType="begin"/>
            </w:r>
            <w:r w:rsidR="002E3804">
              <w:rPr>
                <w:noProof/>
                <w:webHidden/>
              </w:rPr>
              <w:instrText xml:space="preserve"> PAGEREF _Toc110348694 \h </w:instrText>
            </w:r>
            <w:r w:rsidR="002E3804">
              <w:rPr>
                <w:noProof/>
                <w:webHidden/>
              </w:rPr>
            </w:r>
            <w:r w:rsidR="002E3804">
              <w:rPr>
                <w:noProof/>
                <w:webHidden/>
              </w:rPr>
              <w:fldChar w:fldCharType="separate"/>
            </w:r>
            <w:r w:rsidR="00554E7D">
              <w:rPr>
                <w:noProof/>
                <w:webHidden/>
              </w:rPr>
              <w:t>39</w:t>
            </w:r>
            <w:r w:rsidR="002E3804">
              <w:rPr>
                <w:noProof/>
                <w:webHidden/>
              </w:rPr>
              <w:fldChar w:fldCharType="end"/>
            </w:r>
          </w:hyperlink>
        </w:p>
        <w:p w14:paraId="28DFB9A5" w14:textId="05EF8B4F" w:rsidR="002E3804" w:rsidRDefault="00000000">
          <w:pPr>
            <w:pStyle w:val="TOC1"/>
            <w:tabs>
              <w:tab w:val="left" w:pos="660"/>
              <w:tab w:val="right" w:leader="dot" w:pos="9016"/>
            </w:tabs>
            <w:rPr>
              <w:rFonts w:cstheme="minorBidi"/>
              <w:noProof/>
              <w:lang w:val="en-IN" w:eastAsia="en-IN"/>
            </w:rPr>
          </w:pPr>
          <w:hyperlink w:anchor="_Toc110348695" w:history="1">
            <w:r w:rsidR="002E3804" w:rsidRPr="00AA5D73">
              <w:rPr>
                <w:rStyle w:val="Hyperlink"/>
                <w:noProof/>
              </w:rPr>
              <w:t>16.</w:t>
            </w:r>
            <w:r w:rsidR="002E3804">
              <w:rPr>
                <w:rFonts w:cstheme="minorBidi"/>
                <w:noProof/>
                <w:lang w:val="en-IN" w:eastAsia="en-IN"/>
              </w:rPr>
              <w:tab/>
            </w:r>
            <w:r w:rsidR="002E3804" w:rsidRPr="00AA5D73">
              <w:rPr>
                <w:rStyle w:val="Hyperlink"/>
                <w:noProof/>
              </w:rPr>
              <w:t>Bibliography</w:t>
            </w:r>
            <w:r w:rsidR="002E3804">
              <w:rPr>
                <w:noProof/>
                <w:webHidden/>
              </w:rPr>
              <w:tab/>
            </w:r>
            <w:r w:rsidR="002E3804">
              <w:rPr>
                <w:noProof/>
                <w:webHidden/>
              </w:rPr>
              <w:fldChar w:fldCharType="begin"/>
            </w:r>
            <w:r w:rsidR="002E3804">
              <w:rPr>
                <w:noProof/>
                <w:webHidden/>
              </w:rPr>
              <w:instrText xml:space="preserve"> PAGEREF _Toc110348695 \h </w:instrText>
            </w:r>
            <w:r w:rsidR="002E3804">
              <w:rPr>
                <w:noProof/>
                <w:webHidden/>
              </w:rPr>
            </w:r>
            <w:r w:rsidR="002E3804">
              <w:rPr>
                <w:noProof/>
                <w:webHidden/>
              </w:rPr>
              <w:fldChar w:fldCharType="separate"/>
            </w:r>
            <w:r w:rsidR="00554E7D">
              <w:rPr>
                <w:noProof/>
                <w:webHidden/>
              </w:rPr>
              <w:t>40</w:t>
            </w:r>
            <w:r w:rsidR="002E3804">
              <w:rPr>
                <w:noProof/>
                <w:webHidden/>
              </w:rPr>
              <w:fldChar w:fldCharType="end"/>
            </w:r>
          </w:hyperlink>
        </w:p>
        <w:p w14:paraId="2242CC7C" w14:textId="29E1ACD6" w:rsidR="00546224" w:rsidRDefault="00546224">
          <w:r>
            <w:rPr>
              <w:b/>
              <w:bCs/>
              <w:noProof/>
            </w:rPr>
            <w:fldChar w:fldCharType="end"/>
          </w:r>
        </w:p>
      </w:sdtContent>
    </w:sdt>
    <w:p w14:paraId="54E23723" w14:textId="6456B85F" w:rsidR="00125FF4" w:rsidRDefault="00125FF4">
      <w:r>
        <w:br w:type="page"/>
      </w:r>
    </w:p>
    <w:p w14:paraId="2ECCA6C5" w14:textId="6C503246" w:rsidR="00787AF2" w:rsidRDefault="00787AF2" w:rsidP="00125FF4">
      <w:pPr>
        <w:pStyle w:val="Heading1"/>
      </w:pPr>
      <w:bookmarkStart w:id="3" w:name="_Toc110348653"/>
      <w:r w:rsidRPr="00787AF2">
        <w:lastRenderedPageBreak/>
        <w:t>List of Figures</w:t>
      </w:r>
      <w:bookmarkEnd w:id="3"/>
    </w:p>
    <w:p w14:paraId="5BA59E0A" w14:textId="7BACD426" w:rsidR="00546224" w:rsidRDefault="00546224" w:rsidP="00546224"/>
    <w:p w14:paraId="3053B2F0" w14:textId="1EFB551C" w:rsidR="00546224" w:rsidRDefault="00546224">
      <w:r>
        <w:br w:type="page"/>
      </w:r>
    </w:p>
    <w:p w14:paraId="71C90C9B" w14:textId="699F8808" w:rsidR="00787AF2" w:rsidRDefault="00787AF2" w:rsidP="00125FF4">
      <w:pPr>
        <w:pStyle w:val="Heading1"/>
      </w:pPr>
      <w:bookmarkStart w:id="4" w:name="_Toc110348654"/>
      <w:r w:rsidRPr="00787AF2">
        <w:lastRenderedPageBreak/>
        <w:t>List of Tables</w:t>
      </w:r>
      <w:bookmarkEnd w:id="4"/>
    </w:p>
    <w:p w14:paraId="283277D2" w14:textId="332B6FC2" w:rsidR="00546224" w:rsidRDefault="00546224" w:rsidP="00546224"/>
    <w:p w14:paraId="246B2F5C" w14:textId="130104FF" w:rsidR="00546224" w:rsidRDefault="00546224">
      <w:r>
        <w:br w:type="page"/>
      </w:r>
    </w:p>
    <w:p w14:paraId="3370B3A6" w14:textId="133198D8" w:rsidR="00787AF2" w:rsidRDefault="00787AF2" w:rsidP="00787AF2">
      <w:pPr>
        <w:pStyle w:val="Heading1"/>
      </w:pPr>
      <w:bookmarkStart w:id="5" w:name="_Toc110348655"/>
      <w:r w:rsidRPr="00787AF2">
        <w:lastRenderedPageBreak/>
        <w:t>Abbreviations</w:t>
      </w:r>
      <w:bookmarkEnd w:id="5"/>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546224">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70C15A6D" w14:textId="15B37964" w:rsidR="00546224" w:rsidRDefault="00546224">
      <w:r>
        <w:br w:type="page"/>
      </w:r>
    </w:p>
    <w:p w14:paraId="30193F01" w14:textId="31ECA437" w:rsidR="001F277C" w:rsidRDefault="00125FF4" w:rsidP="001F277C">
      <w:pPr>
        <w:pStyle w:val="Heading1"/>
        <w:numPr>
          <w:ilvl w:val="0"/>
          <w:numId w:val="1"/>
        </w:numPr>
      </w:pPr>
      <w:bookmarkStart w:id="6" w:name="_Toc110348656"/>
      <w:r>
        <w:lastRenderedPageBreak/>
        <w:t>Introduction</w:t>
      </w:r>
      <w:bookmarkEnd w:id="6"/>
    </w:p>
    <w:p w14:paraId="5E64AF6A" w14:textId="2FD4975C" w:rsidR="001F277C" w:rsidRDefault="001F277C" w:rsidP="00364F68">
      <w:pPr>
        <w:ind w:left="360"/>
      </w:pPr>
      <w:bookmarkStart w:id="7"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they are interacting with other humans.  </w:t>
      </w:r>
    </w:p>
    <w:p w14:paraId="46AB7066" w14:textId="0E12F202" w:rsidR="00786942" w:rsidRDefault="00786942" w:rsidP="00786942">
      <w:pPr>
        <w:pStyle w:val="Heading2"/>
        <w:numPr>
          <w:ilvl w:val="0"/>
          <w:numId w:val="12"/>
        </w:numPr>
      </w:pPr>
      <w:bookmarkStart w:id="8" w:name="_Toc110348657"/>
      <w:r>
        <w:t>Background:</w:t>
      </w:r>
      <w:bookmarkEnd w:id="8"/>
    </w:p>
    <w:p w14:paraId="6655C33D" w14:textId="40A36983" w:rsidR="00786942" w:rsidRDefault="00786942" w:rsidP="00364F68">
      <w:pPr>
        <w:ind w:left="360"/>
      </w:pPr>
      <w:r>
        <w:t xml:space="preserve">The 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5E072B42" w:rsidR="00AF28DC" w:rsidRDefault="00967CAF" w:rsidP="00AF28DC">
      <w:pPr>
        <w:ind w:left="360"/>
      </w:pPr>
      <w:r>
        <w:t xml:space="preserve">Conversational AI (also known as chatbots) are full systems that us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C96D95">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lt;/publisher&gt;&lt;urls&gt;&lt;/urls&gt;&lt;/record&gt;&lt;/Cite&gt;&lt;/EndNote&gt;</w:instrText>
      </w:r>
      <w:r w:rsidR="009E7392">
        <w:fldChar w:fldCharType="separate"/>
      </w:r>
      <w:r w:rsidR="009E7392">
        <w:rPr>
          <w:noProof/>
        </w:rPr>
        <w:t>(Freed, 2021)</w:t>
      </w:r>
      <w:r w:rsidR="009E7392">
        <w:fldChar w:fldCharType="end"/>
      </w:r>
      <w:r w:rsidR="00786942">
        <w:t>.</w:t>
      </w:r>
    </w:p>
    <w:p w14:paraId="54444EEC" w14:textId="06B692C8" w:rsidR="00AF28DC" w:rsidRPr="00AF28DC" w:rsidRDefault="00AF28DC" w:rsidP="00AF28DC">
      <w:pPr>
        <w:ind w:left="360"/>
      </w:pPr>
      <w:r>
        <w:t>Conversational AI provides convenient</w:t>
      </w:r>
      <w:r w:rsidR="00B43170">
        <w:t xml:space="preserve"> interactions</w:t>
      </w:r>
      <w:r>
        <w:t xml:space="preserve">, </w:t>
      </w:r>
      <w:r w:rsidR="00B43170">
        <w:t xml:space="preserve">is more </w:t>
      </w:r>
      <w:r>
        <w:t>effective and efficient and hence is important to adopt.</w:t>
      </w:r>
    </w:p>
    <w:bookmarkEnd w:id="7"/>
    <w:p w14:paraId="6BA3673C" w14:textId="2C92CA87" w:rsidR="00AF28DC" w:rsidRDefault="00AF28DC" w:rsidP="00AF28DC">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3379E92B" w14:textId="66F2D795" w:rsidR="00AF28DC" w:rsidRDefault="00AF28DC" w:rsidP="00AF28DC">
      <w:pPr>
        <w:spacing w:after="0" w:line="240" w:lineRule="auto"/>
        <w:rPr>
          <w:rFonts w:ascii="Calibri" w:eastAsia="Times New Roman" w:hAnsi="Calibri" w:cs="Calibri"/>
          <w:lang w:eastAsia="en-IN"/>
        </w:rPr>
      </w:pPr>
    </w:p>
    <w:p w14:paraId="0D455B7B" w14:textId="77777777" w:rsidR="00AF28DC" w:rsidRPr="001F277C" w:rsidRDefault="00AF28DC" w:rsidP="00AF28DC">
      <w:pPr>
        <w:spacing w:after="0" w:line="240" w:lineRule="auto"/>
        <w:rPr>
          <w:rFonts w:ascii="Calibri" w:eastAsia="Times New Roman" w:hAnsi="Calibri" w:cs="Calibri"/>
          <w:lang w:eastAsia="en-IN"/>
        </w:rPr>
      </w:pPr>
    </w:p>
    <w:p w14:paraId="4A3D7216" w14:textId="75F597A8" w:rsidR="001F277C" w:rsidRDefault="001F277C" w:rsidP="001F277C">
      <w:pPr>
        <w:numPr>
          <w:ilvl w:val="0"/>
          <w:numId w:val="10"/>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Importance of the project:</w:t>
      </w:r>
    </w:p>
    <w:p w14:paraId="69C7EC95" w14:textId="35CC0757" w:rsidR="00AF2C49" w:rsidRDefault="00AF2C49" w:rsidP="00AF2C49">
      <w:pPr>
        <w:spacing w:after="0" w:line="240" w:lineRule="auto"/>
        <w:textAlignment w:val="center"/>
        <w:rPr>
          <w:rFonts w:ascii="Calibri" w:eastAsia="Times New Roman" w:hAnsi="Calibri" w:cs="Calibri"/>
          <w:lang w:eastAsia="en-IN"/>
        </w:rPr>
      </w:pPr>
    </w:p>
    <w:p w14:paraId="014CA0E4" w14:textId="628F1A2B" w:rsidR="00AF2C49" w:rsidRDefault="00AF2C49" w:rsidP="00AF2C49">
      <w:pPr>
        <w:pStyle w:val="Heading3"/>
        <w:shd w:val="clear" w:color="auto" w:fill="FFFFFF"/>
        <w:spacing w:before="0" w:after="360"/>
        <w:rPr>
          <w:color w:val="3D3B49"/>
        </w:rPr>
      </w:pPr>
      <w:bookmarkStart w:id="9" w:name="_Toc110348658"/>
      <w:r>
        <w:rPr>
          <w:color w:val="3D3B49"/>
        </w:rPr>
        <w:t>Why Are Chatbots Such a Big Opportunity?</w:t>
      </w:r>
      <w:bookmarkEnd w:id="9"/>
    </w:p>
    <w:p w14:paraId="26EBD9A3" w14:textId="1041F36A" w:rsidR="00AF2C49" w:rsidRPr="00AF2C49" w:rsidRDefault="00AF2C49" w:rsidP="00AF2C49">
      <w:r w:rsidRPr="00AF2C49">
        <w:t>https://learning.oreilly.com/library/view/deep-learning-for/9781484236857/html/461351_1_En_4_Chapter.xhtml</w:t>
      </w:r>
    </w:p>
    <w:p w14:paraId="73C4F65C" w14:textId="77777777" w:rsidR="00AF2C49" w:rsidRDefault="00AF2C49" w:rsidP="00AF2C49">
      <w:pPr>
        <w:pStyle w:val="para"/>
        <w:shd w:val="clear" w:color="auto" w:fill="FFFFFF"/>
        <w:spacing w:before="0" w:beforeAutospacing="0" w:after="360" w:afterAutospacing="0"/>
        <w:rPr>
          <w:color w:val="3D3B49"/>
        </w:rPr>
      </w:pPr>
      <w:r>
        <w:rPr>
          <w:color w:val="3D3B49"/>
        </w:rPr>
        <w:t>Research conducted by Forrester (</w:t>
      </w:r>
      <w:hyperlink r:id="rId9" w:history="1">
        <w:r>
          <w:rPr>
            <w:rStyle w:val="refsource"/>
            <w:color w:val="D3002D"/>
            <w:u w:val="single"/>
          </w:rPr>
          <w:t> </w:t>
        </w:r>
        <w:r>
          <w:rPr>
            <w:rStyle w:val="emphasisfontcategorynonproportional"/>
            <w:rFonts w:ascii="Courier New" w:hAnsi="Courier New" w:cs="Courier New"/>
            <w:color w:val="D3002D"/>
            <w:sz w:val="23"/>
            <w:szCs w:val="23"/>
            <w:u w:val="single"/>
          </w:rPr>
          <w:t>https://go.forrester.com/data/consumer-technographics/</w:t>
        </w:r>
        <w:r>
          <w:rPr>
            <w:rStyle w:val="refsource"/>
            <w:color w:val="D3002D"/>
            <w:u w:val="single"/>
          </w:rPr>
          <w:t> </w:t>
        </w:r>
      </w:hyperlink>
      <w:r>
        <w:rPr>
          <w:color w:val="3D3B49"/>
        </w:rPr>
        <w:t>) points out that about ~85 percent of our time on mobile devices is spent on the major applications, such as e-mail and messaging platforms. With the great benefits offered by deep learning and NLP, almost every firm is trying to build applications to keep their potential consumers engaged with their products and services, and chatbots uniquely serve that purpose. Multiple human errors and customer requests handled by a conventional customer care service could be easily avoided by putting chatbots in place. Moreover, chatbots could allow a customer and a concerned company to have access to all the previous chat/issue records.</w:t>
      </w:r>
    </w:p>
    <w:p w14:paraId="1B005147" w14:textId="77777777" w:rsidR="00AF2C49" w:rsidRPr="00AF2C49" w:rsidRDefault="00AF2C49" w:rsidP="00AF2C49">
      <w:pPr>
        <w:shd w:val="clear" w:color="auto" w:fill="FFFFFF"/>
        <w:spacing w:after="0" w:line="240" w:lineRule="auto"/>
        <w:ind w:firstLine="360"/>
        <w:rPr>
          <w:rFonts w:ascii="Cambria" w:eastAsia="Times New Roman" w:hAnsi="Cambria" w:cs="Times New Roman"/>
          <w:color w:val="3D3B49"/>
          <w:sz w:val="24"/>
          <w:szCs w:val="24"/>
          <w:lang w:eastAsia="en-IN"/>
        </w:rPr>
      </w:pPr>
      <w:r w:rsidRPr="00AF2C49">
        <w:rPr>
          <w:rFonts w:ascii="Cambria" w:eastAsia="Times New Roman" w:hAnsi="Cambria" w:cs="Times New Roman"/>
          <w:color w:val="3D3B49"/>
          <w:sz w:val="24"/>
          <w:szCs w:val="24"/>
          <w:lang w:eastAsia="en-IN"/>
        </w:rPr>
        <w:t>Although a chatbot could be considered an application that conducts a conversation with an end customer, the tasks and few concerned applications performed by a chatbot could be classified at a higher level, under the following categories:</w:t>
      </w:r>
    </w:p>
    <w:p w14:paraId="763AD161" w14:textId="77777777" w:rsidR="00AF2C49" w:rsidRPr="00AF2C49" w:rsidRDefault="00AF2C49" w:rsidP="00AF2C49">
      <w:pPr>
        <w:numPr>
          <w:ilvl w:val="0"/>
          <w:numId w:val="13"/>
        </w:numPr>
        <w:shd w:val="clear" w:color="auto" w:fill="FFFFFF"/>
        <w:spacing w:after="0" w:line="240" w:lineRule="auto"/>
        <w:ind w:left="1080" w:firstLine="0"/>
        <w:rPr>
          <w:rFonts w:ascii="Cambria" w:eastAsia="Times New Roman" w:hAnsi="Cambria" w:cs="Times New Roman"/>
          <w:color w:val="3D3B49"/>
          <w:sz w:val="24"/>
          <w:szCs w:val="24"/>
          <w:lang w:eastAsia="en-IN"/>
        </w:rPr>
      </w:pPr>
      <w:r w:rsidRPr="00AF2C49">
        <w:rPr>
          <w:rFonts w:ascii="Cambria" w:eastAsia="Times New Roman" w:hAnsi="Cambria" w:cs="Times New Roman"/>
          <w:i/>
          <w:iCs/>
          <w:color w:val="3D3B49"/>
          <w:sz w:val="24"/>
          <w:szCs w:val="24"/>
          <w:lang w:eastAsia="en-IN"/>
        </w:rPr>
        <w:t>Question answering</w:t>
      </w:r>
      <w:r w:rsidRPr="00AF2C49">
        <w:rPr>
          <w:rFonts w:ascii="Cambria" w:eastAsia="Times New Roman" w:hAnsi="Cambria" w:cs="Times New Roman"/>
          <w:color w:val="3D3B49"/>
          <w:sz w:val="24"/>
          <w:szCs w:val="24"/>
          <w:lang w:eastAsia="en-IN"/>
        </w:rPr>
        <w:t xml:space="preserve">: One turn per user; useful when a </w:t>
      </w:r>
      <w:proofErr w:type="spellStart"/>
      <w:r w:rsidRPr="00AF2C49">
        <w:rPr>
          <w:rFonts w:ascii="Cambria" w:eastAsia="Times New Roman" w:hAnsi="Cambria" w:cs="Times New Roman"/>
          <w:color w:val="3D3B49"/>
          <w:sz w:val="24"/>
          <w:szCs w:val="24"/>
          <w:lang w:eastAsia="en-IN"/>
        </w:rPr>
        <w:t>labeled</w:t>
      </w:r>
      <w:proofErr w:type="spellEnd"/>
      <w:r w:rsidRPr="00AF2C49">
        <w:rPr>
          <w:rFonts w:ascii="Cambria" w:eastAsia="Times New Roman" w:hAnsi="Cambria" w:cs="Times New Roman"/>
          <w:color w:val="3D3B49"/>
          <w:sz w:val="24"/>
          <w:szCs w:val="24"/>
          <w:lang w:eastAsia="en-IN"/>
        </w:rPr>
        <w:t xml:space="preserve"> answer is present</w:t>
      </w:r>
    </w:p>
    <w:p w14:paraId="497F661B"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a)</w:t>
      </w:r>
    </w:p>
    <w:p w14:paraId="377CFAFE"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lastRenderedPageBreak/>
        <w:t>Product querying use cases</w:t>
      </w:r>
    </w:p>
    <w:p w14:paraId="50B5AC4D"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649FF17E"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b)</w:t>
      </w:r>
    </w:p>
    <w:p w14:paraId="670061B6"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Extracting user information</w:t>
      </w:r>
    </w:p>
    <w:p w14:paraId="14B17563"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76F10A83" w14:textId="77777777" w:rsidR="00AF2C49" w:rsidRPr="00AF2C49" w:rsidRDefault="00AF2C49" w:rsidP="00AF2C49">
      <w:pPr>
        <w:numPr>
          <w:ilvl w:val="0"/>
          <w:numId w:val="13"/>
        </w:numPr>
        <w:shd w:val="clear" w:color="auto" w:fill="FFFFFF"/>
        <w:spacing w:after="0" w:line="240" w:lineRule="auto"/>
        <w:ind w:left="1080" w:firstLine="0"/>
        <w:rPr>
          <w:rFonts w:ascii="Cambria" w:eastAsia="Times New Roman" w:hAnsi="Cambria" w:cs="Times New Roman"/>
          <w:color w:val="3D3B49"/>
          <w:sz w:val="24"/>
          <w:szCs w:val="24"/>
          <w:lang w:eastAsia="en-IN"/>
        </w:rPr>
      </w:pPr>
      <w:r w:rsidRPr="00AF2C49">
        <w:rPr>
          <w:rFonts w:ascii="Cambria" w:eastAsia="Times New Roman" w:hAnsi="Cambria" w:cs="Times New Roman"/>
          <w:i/>
          <w:iCs/>
          <w:color w:val="3D3B49"/>
          <w:sz w:val="24"/>
          <w:szCs w:val="24"/>
          <w:lang w:eastAsia="en-IN"/>
        </w:rPr>
        <w:t>Sentence completion</w:t>
      </w:r>
      <w:r w:rsidRPr="00AF2C49">
        <w:rPr>
          <w:rFonts w:ascii="Cambria" w:eastAsia="Times New Roman" w:hAnsi="Cambria" w:cs="Times New Roman"/>
          <w:color w:val="3D3B49"/>
          <w:sz w:val="24"/>
          <w:szCs w:val="24"/>
          <w:lang w:eastAsia="en-IN"/>
        </w:rPr>
        <w:t>: Filling in of the missing word in the next utterance in a dialog</w:t>
      </w:r>
    </w:p>
    <w:p w14:paraId="182D4299"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a)</w:t>
      </w:r>
    </w:p>
    <w:p w14:paraId="1B609691"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Mapping of right product to the customer</w:t>
      </w:r>
    </w:p>
    <w:p w14:paraId="637CE7E1"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49D88D36" w14:textId="77777777" w:rsidR="00AF2C49" w:rsidRPr="00AF2C49" w:rsidRDefault="00AF2C49" w:rsidP="00AF2C49">
      <w:pPr>
        <w:numPr>
          <w:ilvl w:val="0"/>
          <w:numId w:val="13"/>
        </w:numPr>
        <w:shd w:val="clear" w:color="auto" w:fill="FFFFFF"/>
        <w:spacing w:after="0" w:line="240" w:lineRule="auto"/>
        <w:ind w:left="1080" w:firstLine="0"/>
        <w:rPr>
          <w:rFonts w:ascii="Cambria" w:eastAsia="Times New Roman" w:hAnsi="Cambria" w:cs="Times New Roman"/>
          <w:color w:val="3D3B49"/>
          <w:sz w:val="24"/>
          <w:szCs w:val="24"/>
          <w:lang w:eastAsia="en-IN"/>
        </w:rPr>
      </w:pPr>
      <w:r w:rsidRPr="00AF2C49">
        <w:rPr>
          <w:rFonts w:ascii="Cambria" w:eastAsia="Times New Roman" w:hAnsi="Cambria" w:cs="Times New Roman"/>
          <w:i/>
          <w:iCs/>
          <w:color w:val="3D3B49"/>
          <w:sz w:val="24"/>
          <w:szCs w:val="24"/>
          <w:lang w:eastAsia="en-IN"/>
        </w:rPr>
        <w:t>Goal-oriented dialog</w:t>
      </w:r>
      <w:r w:rsidRPr="00AF2C49">
        <w:rPr>
          <w:rFonts w:ascii="Cambria" w:eastAsia="Times New Roman" w:hAnsi="Cambria" w:cs="Times New Roman"/>
          <w:color w:val="3D3B49"/>
          <w:sz w:val="24"/>
          <w:szCs w:val="24"/>
          <w:lang w:eastAsia="en-IN"/>
        </w:rPr>
        <w:t>: Conversation with the task of achieving a goal</w:t>
      </w:r>
    </w:p>
    <w:p w14:paraId="13AE2EBB"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a)</w:t>
      </w:r>
    </w:p>
    <w:p w14:paraId="1C4374CF"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Recommendation to the customer</w:t>
      </w:r>
    </w:p>
    <w:p w14:paraId="62E4D781"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002C5372"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b)</w:t>
      </w:r>
    </w:p>
    <w:p w14:paraId="3F89FF40"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Negotiating a price with the customer</w:t>
      </w:r>
    </w:p>
    <w:p w14:paraId="2C1214FE"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4CBC14DC" w14:textId="77777777" w:rsidR="00AF2C49" w:rsidRPr="00AF2C49" w:rsidRDefault="00AF2C49" w:rsidP="00AF2C49">
      <w:pPr>
        <w:numPr>
          <w:ilvl w:val="0"/>
          <w:numId w:val="13"/>
        </w:numPr>
        <w:shd w:val="clear" w:color="auto" w:fill="FFFFFF"/>
        <w:spacing w:after="0" w:line="240" w:lineRule="auto"/>
        <w:ind w:left="1080" w:firstLine="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i/>
          <w:iCs/>
          <w:color w:val="3D3B49"/>
          <w:sz w:val="24"/>
          <w:szCs w:val="24"/>
          <w:lang w:eastAsia="en-IN"/>
        </w:rPr>
        <w:t>Chit-chat dialog</w:t>
      </w:r>
      <w:r w:rsidRPr="00AF2C49">
        <w:rPr>
          <w:rFonts w:ascii="Times New Roman" w:eastAsia="Times New Roman" w:hAnsi="Times New Roman" w:cs="Times New Roman"/>
          <w:color w:val="3D3B49"/>
          <w:sz w:val="24"/>
          <w:szCs w:val="24"/>
          <w:lang w:eastAsia="en-IN"/>
        </w:rPr>
        <w:t>: Conversations having no explicit goals, more of a discussion</w:t>
      </w:r>
    </w:p>
    <w:p w14:paraId="66792BCA" w14:textId="77777777" w:rsidR="00AF2C49" w:rsidRPr="00AF2C49" w:rsidRDefault="00AF2C49" w:rsidP="00AF2C49">
      <w:pPr>
        <w:shd w:val="clear" w:color="auto" w:fill="FFFFFF"/>
        <w:spacing w:after="0" w:line="240" w:lineRule="auto"/>
        <w:ind w:left="108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No such use case to focus now</w:t>
      </w:r>
    </w:p>
    <w:p w14:paraId="5191C57D" w14:textId="77777777" w:rsidR="00AF2C49" w:rsidRPr="00AF2C49" w:rsidRDefault="00AF2C49" w:rsidP="00AF2C49">
      <w:pPr>
        <w:numPr>
          <w:ilvl w:val="0"/>
          <w:numId w:val="13"/>
        </w:numPr>
        <w:shd w:val="clear" w:color="auto" w:fill="FFFFFF"/>
        <w:spacing w:after="0" w:line="240" w:lineRule="auto"/>
        <w:ind w:left="1080" w:firstLine="0"/>
        <w:rPr>
          <w:rFonts w:ascii="Cambria" w:eastAsia="Times New Roman" w:hAnsi="Cambria" w:cs="Times New Roman"/>
          <w:color w:val="3D3B49"/>
          <w:sz w:val="24"/>
          <w:szCs w:val="24"/>
          <w:lang w:eastAsia="en-IN"/>
        </w:rPr>
      </w:pPr>
      <w:r w:rsidRPr="00AF2C49">
        <w:rPr>
          <w:rFonts w:ascii="Cambria" w:eastAsia="Times New Roman" w:hAnsi="Cambria" w:cs="Times New Roman"/>
          <w:i/>
          <w:iCs/>
          <w:color w:val="3D3B49"/>
          <w:sz w:val="24"/>
          <w:szCs w:val="24"/>
          <w:lang w:eastAsia="en-IN"/>
        </w:rPr>
        <w:t>Visual dialog</w:t>
      </w:r>
      <w:r w:rsidRPr="00AF2C49">
        <w:rPr>
          <w:rFonts w:ascii="Cambria" w:eastAsia="Times New Roman" w:hAnsi="Cambria" w:cs="Times New Roman"/>
          <w:color w:val="3D3B49"/>
          <w:sz w:val="24"/>
          <w:szCs w:val="24"/>
          <w:lang w:eastAsia="en-IN"/>
        </w:rPr>
        <w:t>: Tasks with texts, images, and audio</w:t>
      </w:r>
    </w:p>
    <w:p w14:paraId="605235D5" w14:textId="77777777" w:rsidR="00AF2C49" w:rsidRPr="00AF2C49" w:rsidRDefault="00AF2C49" w:rsidP="00AF2C49">
      <w:pPr>
        <w:numPr>
          <w:ilvl w:val="1"/>
          <w:numId w:val="13"/>
        </w:num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a)</w:t>
      </w:r>
    </w:p>
    <w:p w14:paraId="4CE81C06" w14:textId="77777777" w:rsidR="00AF2C49" w:rsidRPr="00AF2C49" w:rsidRDefault="00AF2C49" w:rsidP="00AF2C49">
      <w:pPr>
        <w:shd w:val="clear" w:color="auto" w:fill="FFFFFF"/>
        <w:spacing w:after="0" w:line="240" w:lineRule="auto"/>
        <w:ind w:left="21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Exchanging images with customers and building inferences on those</w:t>
      </w:r>
    </w:p>
    <w:p w14:paraId="7F87DE61" w14:textId="77777777" w:rsidR="00AF2C49" w:rsidRPr="00AF2C49" w:rsidRDefault="00AF2C49" w:rsidP="00AF2C49">
      <w:pPr>
        <w:shd w:val="clear" w:color="auto" w:fill="FFFFFF"/>
        <w:spacing w:after="0" w:line="0" w:lineRule="auto"/>
        <w:ind w:left="2160" w:hanging="360"/>
        <w:rPr>
          <w:rFonts w:ascii="Cambria" w:eastAsia="Times New Roman" w:hAnsi="Cambria" w:cs="Times New Roman"/>
          <w:color w:val="3D3B49"/>
          <w:sz w:val="2"/>
          <w:szCs w:val="2"/>
          <w:lang w:eastAsia="en-IN"/>
        </w:rPr>
      </w:pPr>
      <w:r w:rsidRPr="00AF2C49">
        <w:rPr>
          <w:rFonts w:ascii="Cambria" w:eastAsia="Times New Roman" w:hAnsi="Cambria" w:cs="Times New Roman"/>
          <w:color w:val="3D3B49"/>
          <w:sz w:val="2"/>
          <w:szCs w:val="2"/>
          <w:lang w:eastAsia="en-IN"/>
        </w:rPr>
        <w:t> </w:t>
      </w:r>
    </w:p>
    <w:p w14:paraId="1A6B2507" w14:textId="77777777" w:rsidR="00AF2C49" w:rsidRPr="00AF2C49" w:rsidRDefault="00AF2C49" w:rsidP="00AF2C49">
      <w:pPr>
        <w:shd w:val="clear" w:color="auto" w:fill="FFFFFF"/>
        <w:spacing w:after="360" w:line="240" w:lineRule="auto"/>
        <w:ind w:firstLine="360"/>
        <w:rPr>
          <w:rFonts w:ascii="Times New Roman" w:eastAsia="Times New Roman" w:hAnsi="Times New Roman" w:cs="Times New Roman"/>
          <w:color w:val="3D3B49"/>
          <w:sz w:val="24"/>
          <w:szCs w:val="24"/>
          <w:lang w:eastAsia="en-IN"/>
        </w:rPr>
      </w:pPr>
      <w:r w:rsidRPr="00AF2C49">
        <w:rPr>
          <w:rFonts w:ascii="Times New Roman" w:eastAsia="Times New Roman" w:hAnsi="Times New Roman" w:cs="Times New Roman"/>
          <w:color w:val="3D3B49"/>
          <w:sz w:val="24"/>
          <w:szCs w:val="24"/>
          <w:lang w:eastAsia="en-IN"/>
        </w:rPr>
        <w:t>OK, you may now be thinking, “I am excited. How can I build one?”</w:t>
      </w:r>
    </w:p>
    <w:p w14:paraId="6F426E11" w14:textId="77777777" w:rsidR="00AF2C49" w:rsidRPr="001F277C" w:rsidRDefault="00AF2C49" w:rsidP="00AF2C49">
      <w:pPr>
        <w:spacing w:after="0" w:line="240" w:lineRule="auto"/>
        <w:textAlignment w:val="center"/>
        <w:rPr>
          <w:rFonts w:ascii="Calibri" w:eastAsia="Times New Roman" w:hAnsi="Calibri" w:cs="Calibri"/>
          <w:lang w:eastAsia="en-IN"/>
        </w:rPr>
      </w:pPr>
    </w:p>
    <w:p w14:paraId="324E8711" w14:textId="77777777" w:rsidR="001F277C" w:rsidRPr="001F277C" w:rsidRDefault="001F277C" w:rsidP="001F277C">
      <w:pPr>
        <w:numPr>
          <w:ilvl w:val="1"/>
          <w:numId w:val="10"/>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Why we need conversational AI in general</w:t>
      </w:r>
    </w:p>
    <w:p w14:paraId="09A05F2F" w14:textId="0B10AB5A" w:rsidR="001F277C" w:rsidRPr="001F277C" w:rsidRDefault="001F277C" w:rsidP="001F277C">
      <w:pPr>
        <w:numPr>
          <w:ilvl w:val="1"/>
          <w:numId w:val="10"/>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 xml:space="preserve">Application cases in </w:t>
      </w:r>
      <w:r w:rsidR="00E86308">
        <w:rPr>
          <w:rFonts w:ascii="Calibri" w:eastAsia="Times New Roman" w:hAnsi="Calibri" w:cs="Calibri"/>
          <w:lang w:eastAsia="en-IN"/>
        </w:rPr>
        <w:t xml:space="preserve">the </w:t>
      </w:r>
      <w:r w:rsidRPr="001F277C">
        <w:rPr>
          <w:rFonts w:ascii="Calibri" w:eastAsia="Times New Roman" w:hAnsi="Calibri" w:cs="Calibri"/>
          <w:lang w:eastAsia="en-IN"/>
        </w:rPr>
        <w:t>healthcare domain</w:t>
      </w:r>
    </w:p>
    <w:p w14:paraId="687056E7" w14:textId="77777777" w:rsidR="001F277C" w:rsidRPr="001F277C" w:rsidRDefault="001F277C" w:rsidP="001F277C">
      <w:pPr>
        <w:numPr>
          <w:ilvl w:val="1"/>
          <w:numId w:val="10"/>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Challenges</w:t>
      </w:r>
    </w:p>
    <w:p w14:paraId="38C2CB0A" w14:textId="77777777" w:rsidR="001F277C" w:rsidRPr="001F277C" w:rsidRDefault="001F277C" w:rsidP="001F277C">
      <w:pPr>
        <w:numPr>
          <w:ilvl w:val="1"/>
          <w:numId w:val="10"/>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Healthcare industry adoption and examples</w:t>
      </w:r>
    </w:p>
    <w:p w14:paraId="23F4006C" w14:textId="16707550" w:rsidR="001F277C" w:rsidRDefault="001F277C" w:rsidP="001F277C">
      <w:pPr>
        <w:spacing w:after="0" w:line="240" w:lineRule="auto"/>
        <w:rPr>
          <w:rFonts w:ascii="Calibri" w:eastAsia="Times New Roman" w:hAnsi="Calibri" w:cs="Calibri"/>
          <w:lang w:eastAsia="en-IN"/>
        </w:rPr>
      </w:pPr>
      <w:r w:rsidRPr="001F277C">
        <w:rPr>
          <w:rFonts w:ascii="Calibri" w:eastAsia="Times New Roman" w:hAnsi="Calibri" w:cs="Calibri"/>
          <w:lang w:eastAsia="en-IN"/>
        </w:rPr>
        <w:t> </w:t>
      </w:r>
    </w:p>
    <w:p w14:paraId="7351307D" w14:textId="1A6B9345" w:rsidR="00AF28DC" w:rsidRDefault="00AF28DC" w:rsidP="00AF28DC">
      <w:pPr>
        <w:pStyle w:val="Heading2"/>
        <w:numPr>
          <w:ilvl w:val="0"/>
          <w:numId w:val="12"/>
        </w:numPr>
      </w:pPr>
      <w:bookmarkStart w:id="10" w:name="_Toc110348659"/>
      <w:r w:rsidRPr="00AF28DC">
        <w:t>Closes Look at Generalized AI</w:t>
      </w:r>
      <w:bookmarkEnd w:id="10"/>
    </w:p>
    <w:p w14:paraId="2BFD7CA2" w14:textId="3B79F7BE" w:rsidR="00AF28DC" w:rsidRDefault="00625C39" w:rsidP="00625C39">
      <w:pPr>
        <w:ind w:left="360"/>
      </w:pPr>
      <w:r>
        <w:t>The following figure is a bird’s eye view of AI assistant architecture.</w:t>
      </w:r>
    </w:p>
    <w:p w14:paraId="51220D1D" w14:textId="77777777" w:rsidR="005F598C" w:rsidRDefault="005F598C" w:rsidP="00625C39">
      <w:pPr>
        <w:ind w:left="360"/>
      </w:pPr>
    </w:p>
    <w:p w14:paraId="7F932DD1" w14:textId="4EAB785B" w:rsidR="00625C39" w:rsidRDefault="005F598C" w:rsidP="00625C39">
      <w:pPr>
        <w:ind w:left="360"/>
      </w:pPr>
      <w:r>
        <w:rPr>
          <w:noProof/>
        </w:rPr>
        <w:drawing>
          <wp:inline distT="0" distB="0" distL="0" distR="0" wp14:anchorId="5C889940" wp14:editId="017D357F">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738C4941" w14:textId="144F158A" w:rsidR="00625C39" w:rsidRDefault="005F598C" w:rsidP="00625C39">
      <w:pPr>
        <w:ind w:left="360"/>
        <w:rPr>
          <w:rFonts w:ascii="Noto Serif" w:hAnsi="Noto Serif" w:cs="Noto Serif"/>
          <w:color w:val="000055"/>
          <w:shd w:val="clear" w:color="auto" w:fill="FFFFFF"/>
        </w:rPr>
      </w:pPr>
      <w:r>
        <w:rPr>
          <w:rFonts w:ascii="Noto Serif" w:hAnsi="Noto Serif" w:cs="Noto Serif"/>
          <w:color w:val="000055"/>
          <w:shd w:val="clear" w:color="auto" w:fill="FFFFFF"/>
        </w:rPr>
        <w:t>Generalized AI assistant architecture and control flow</w:t>
      </w:r>
    </w:p>
    <w:p w14:paraId="38FA0395" w14:textId="6A684AA9" w:rsidR="005F598C" w:rsidRDefault="005F598C" w:rsidP="00625C39">
      <w:pPr>
        <w:ind w:left="360"/>
        <w:rPr>
          <w:rFonts w:ascii="Noto Serif" w:hAnsi="Noto Serif" w:cs="Noto Serif"/>
          <w:color w:val="000055"/>
          <w:shd w:val="clear" w:color="auto" w:fill="FFFFFF"/>
        </w:rPr>
      </w:pPr>
    </w:p>
    <w:p w14:paraId="3E0525F0" w14:textId="364B102B" w:rsidR="005F598C" w:rsidRDefault="005F598C" w:rsidP="00625C39">
      <w:pPr>
        <w:ind w:left="360"/>
      </w:pPr>
    </w:p>
    <w:p w14:paraId="78B82007" w14:textId="4AB1A7A6" w:rsidR="0061460F" w:rsidRDefault="0061460F" w:rsidP="00625C39">
      <w:pPr>
        <w:ind w:left="360"/>
      </w:pPr>
    </w:p>
    <w:p w14:paraId="1C7975EE" w14:textId="09860D5E" w:rsidR="0061460F" w:rsidRDefault="0061460F" w:rsidP="00625C39">
      <w:pPr>
        <w:ind w:left="360"/>
      </w:pPr>
    </w:p>
    <w:p w14:paraId="20CC9E0F" w14:textId="2BC9E108" w:rsidR="0061460F" w:rsidRPr="00AF28DC" w:rsidRDefault="0061460F" w:rsidP="00625C39">
      <w:pPr>
        <w:ind w:left="360"/>
      </w:pPr>
      <w:r>
        <w:rPr>
          <w:rFonts w:ascii="Noto Serif" w:hAnsi="Noto Serif" w:cs="Noto Serif"/>
          <w:color w:val="000055"/>
          <w:shd w:val="clear" w:color="auto" w:fill="FFFFFF"/>
        </w:rPr>
        <w:t> One turn of a conversation, from the user and system perspectives</w:t>
      </w:r>
    </w:p>
    <w:p w14:paraId="62C0F524" w14:textId="77777777" w:rsidR="001F277C" w:rsidRPr="001F277C" w:rsidRDefault="001F277C" w:rsidP="001F277C">
      <w:pPr>
        <w:numPr>
          <w:ilvl w:val="0"/>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 xml:space="preserve">Problem </w:t>
      </w:r>
      <w:proofErr w:type="gramStart"/>
      <w:r w:rsidRPr="001F277C">
        <w:rPr>
          <w:rFonts w:ascii="Calibri" w:eastAsia="Times New Roman" w:hAnsi="Calibri" w:cs="Calibri"/>
          <w:lang w:eastAsia="en-IN"/>
        </w:rPr>
        <w:t>Definition :</w:t>
      </w:r>
      <w:proofErr w:type="gramEnd"/>
    </w:p>
    <w:p w14:paraId="1F8951FA" w14:textId="77777777" w:rsidR="001F277C" w:rsidRPr="001F277C" w:rsidRDefault="001F277C" w:rsidP="001F277C">
      <w:pPr>
        <w:numPr>
          <w:ilvl w:val="1"/>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Problem statement / description</w:t>
      </w:r>
    </w:p>
    <w:p w14:paraId="721AACDF" w14:textId="77777777" w:rsidR="001F277C" w:rsidRPr="001F277C" w:rsidRDefault="001F277C" w:rsidP="001F277C">
      <w:pPr>
        <w:numPr>
          <w:ilvl w:val="1"/>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Objectives</w:t>
      </w:r>
    </w:p>
    <w:p w14:paraId="0466EB0A" w14:textId="77777777" w:rsidR="001F277C" w:rsidRPr="001F277C" w:rsidRDefault="001F277C" w:rsidP="001F277C">
      <w:pPr>
        <w:numPr>
          <w:ilvl w:val="2"/>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lastRenderedPageBreak/>
        <w:t>Primary</w:t>
      </w:r>
    </w:p>
    <w:p w14:paraId="7B539434" w14:textId="77777777" w:rsidR="001F277C" w:rsidRPr="001F277C" w:rsidRDefault="001F277C" w:rsidP="001F277C">
      <w:pPr>
        <w:numPr>
          <w:ilvl w:val="2"/>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Secondary</w:t>
      </w:r>
    </w:p>
    <w:p w14:paraId="50698A39" w14:textId="77777777" w:rsidR="001F277C" w:rsidRPr="001F277C" w:rsidRDefault="001F277C" w:rsidP="001F277C">
      <w:pPr>
        <w:numPr>
          <w:ilvl w:val="2"/>
          <w:numId w:val="11"/>
        </w:numPr>
        <w:spacing w:after="0" w:line="240" w:lineRule="auto"/>
        <w:textAlignment w:val="center"/>
        <w:rPr>
          <w:rFonts w:ascii="Calibri" w:eastAsia="Times New Roman" w:hAnsi="Calibri" w:cs="Calibri"/>
          <w:lang w:eastAsia="en-IN"/>
        </w:rPr>
      </w:pPr>
      <w:r w:rsidRPr="001F277C">
        <w:rPr>
          <w:rFonts w:ascii="Calibri" w:eastAsia="Times New Roman" w:hAnsi="Calibri" w:cs="Calibri"/>
          <w:lang w:eastAsia="en-IN"/>
        </w:rPr>
        <w:t>Tertiary</w:t>
      </w: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numPr>
          <w:ilvl w:val="0"/>
          <w:numId w:val="1"/>
        </w:numPr>
      </w:pPr>
      <w:bookmarkStart w:id="11" w:name="_Toc110348660"/>
      <w:r>
        <w:lastRenderedPageBreak/>
        <w:t>Context Survey</w:t>
      </w:r>
      <w:bookmarkEnd w:id="11"/>
    </w:p>
    <w:p w14:paraId="651D8CA0" w14:textId="77777777" w:rsidR="0028320F" w:rsidRPr="0028320F" w:rsidRDefault="0028320F" w:rsidP="0028320F"/>
    <w:p w14:paraId="1EB845B8" w14:textId="41C11F3C" w:rsidR="00A60A6A" w:rsidRDefault="00A60A6A" w:rsidP="00A60A6A">
      <w:r>
        <w:t>In this section, we will discuss the need for chatbots in the healthcare domain, how NLP techniques are evolved over the years and which ones are beneficial for our use, available frameworks for building chatbots and recent work done in the fi</w:t>
      </w:r>
      <w:r w:rsidR="0026451E">
        <w:t>el</w:t>
      </w:r>
      <w:r>
        <w:t>d of chatbot</w:t>
      </w:r>
      <w:r w:rsidR="0026451E">
        <w:t>s</w:t>
      </w:r>
      <w:r>
        <w:t xml:space="preserve"> in healthcare.</w:t>
      </w:r>
    </w:p>
    <w:p w14:paraId="46B545DA" w14:textId="7BDF4A84" w:rsidR="00022A19" w:rsidRDefault="00B36C58" w:rsidP="00022A19">
      <w:pPr>
        <w:pStyle w:val="Heading2"/>
        <w:numPr>
          <w:ilvl w:val="1"/>
          <w:numId w:val="1"/>
        </w:numPr>
      </w:pPr>
      <w:bookmarkStart w:id="12" w:name="_Toc110348661"/>
      <w:r>
        <w:t>Motivation</w:t>
      </w:r>
      <w:bookmarkEnd w:id="12"/>
    </w:p>
    <w:p w14:paraId="1E8D9FAE" w14:textId="53B6796F" w:rsidR="00C15920" w:rsidRDefault="00C15920" w:rsidP="00C15920">
      <w:pPr>
        <w:pStyle w:val="ListParagraph"/>
        <w:ind w:left="360"/>
      </w:pPr>
      <w:r>
        <w:t>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w:t>
      </w:r>
    </w:p>
    <w:p w14:paraId="666CED7A" w14:textId="2113FAB5" w:rsidR="00C15920" w:rsidRDefault="00C15920" w:rsidP="00C15920">
      <w:pPr>
        <w:pStyle w:val="ListParagraph"/>
        <w:ind w:left="360"/>
      </w:pPr>
      <w:r>
        <w:t>Demands for healthcare professional has risen significantly and continues to grow. Many healthcare systems are under tremendous pressure, and this limits the number of patients that can be treated on time. Patients find it difficult to get the treatment on time even for simple and mild illnesses. This delay in early treatment exaggerates the symptoms and can lead to further health complications.</w:t>
      </w:r>
    </w:p>
    <w:p w14:paraId="1685BA10" w14:textId="39E6D05D" w:rsidR="00C15920" w:rsidRDefault="00C15920" w:rsidP="00C15920">
      <w:pPr>
        <w:pStyle w:val="ListParagraph"/>
        <w:ind w:left="360"/>
      </w:pPr>
      <w:r>
        <w:t>Having a chatbot</w:t>
      </w:r>
      <w:r w:rsidR="00675CA8">
        <w:t>-</w:t>
      </w:r>
      <w:r>
        <w:t>like system can come to the rescue of patients and healthcare services as well.</w:t>
      </w:r>
    </w:p>
    <w:p w14:paraId="7DE85FDB" w14:textId="0C3BE752" w:rsidR="00C15920" w:rsidRDefault="00C15920" w:rsidP="00C15920">
      <w:pPr>
        <w:pStyle w:val="ListParagraph"/>
        <w:ind w:left="360"/>
      </w:pPr>
      <w:r>
        <w:t>Patients can ask about their health issues to the chatbot in a fashion like how they will interact with doctors and nurses. They don’t have to be expert</w:t>
      </w:r>
      <w:r w:rsidR="00675CA8">
        <w:t>s</w:t>
      </w:r>
      <w:r>
        <w:t xml:space="preserve"> in </w:t>
      </w:r>
      <w:r w:rsidR="00675CA8">
        <w:t xml:space="preserve">the </w:t>
      </w:r>
      <w:r>
        <w:t xml:space="preserve">medical field to interact with chatbots. Chatbots will be intelligent enough to understand </w:t>
      </w:r>
      <w:r w:rsidR="00675CA8">
        <w:t xml:space="preserve">a </w:t>
      </w:r>
      <w:r>
        <w:t xml:space="preserve">user’s problem, search its knowledge base for the possible solutions and present it to the user in user understandable form.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the hospitals and medical services. </w:t>
      </w:r>
      <w:r w:rsidR="00675CA8">
        <w:t>A c</w:t>
      </w:r>
      <w:r>
        <w:t xml:space="preserve">hatbot can complete the patient registration and data gathering in </w:t>
      </w:r>
      <w:r w:rsidR="00675CA8">
        <w:t xml:space="preserve">a </w:t>
      </w:r>
      <w:r>
        <w:t xml:space="preserve">timely fashion without waiting for any person. Chatbots can also be integrated with local pharmacies for ordering medicines and medical supplies. </w:t>
      </w:r>
    </w:p>
    <w:p w14:paraId="4F9EA8D1" w14:textId="7125FBE5" w:rsidR="00C15920" w:rsidRDefault="00C15920" w:rsidP="00C15920">
      <w:pPr>
        <w:pStyle w:val="ListParagraph"/>
        <w:ind w:left="360"/>
      </w:pPr>
      <w:r>
        <w:t>There are endless possibilities about what chatbots can do. Some of the interesting capabilities can be symptoms checker and triage, self-care advice, health risk asse</w:t>
      </w:r>
      <w:r w:rsidR="00675CA8">
        <w:t>s</w:t>
      </w:r>
      <w:r>
        <w:t>sment, chronic condition monitoring, appointment booking, m</w:t>
      </w:r>
      <w:r w:rsidRPr="00C15920">
        <w:t>edication reminder</w:t>
      </w:r>
      <w:r>
        <w:t xml:space="preserve"> and tracker, healthcare tracker, and much more.</w:t>
      </w:r>
    </w:p>
    <w:p w14:paraId="5CBE9FF8" w14:textId="16DDFB7B" w:rsidR="00C15920" w:rsidRDefault="00C15920" w:rsidP="00C15920">
      <w:pPr>
        <w:pStyle w:val="ListParagraph"/>
        <w:ind w:left="360"/>
      </w:pPr>
      <w:r>
        <w:t xml:space="preserve">Chatbots can make vast medical knowledge available to patients in need. Patients don’t have to wait for </w:t>
      </w:r>
      <w:r w:rsidR="00F77146">
        <w:t>doctors’</w:t>
      </w:r>
      <w:r>
        <w:t xml:space="preserve"> availability for basic illnesses.  </w:t>
      </w:r>
    </w:p>
    <w:p w14:paraId="638F807C" w14:textId="77777777" w:rsidR="00C15920" w:rsidRDefault="00C15920" w:rsidP="00C15920">
      <w:pPr>
        <w:pStyle w:val="ListParagraph"/>
        <w:ind w:left="360"/>
      </w:pPr>
    </w:p>
    <w:p w14:paraId="02F792A2" w14:textId="553852CD" w:rsidR="00412FA0" w:rsidRDefault="00022A19" w:rsidP="00B36C58">
      <w:pPr>
        <w:pStyle w:val="Heading2"/>
        <w:numPr>
          <w:ilvl w:val="1"/>
          <w:numId w:val="1"/>
        </w:numPr>
      </w:pPr>
      <w:bookmarkStart w:id="13" w:name="_Toc110348662"/>
      <w:r>
        <w:t>Evolution on NLP</w:t>
      </w:r>
      <w:bookmarkEnd w:id="13"/>
    </w:p>
    <w:p w14:paraId="6CCD7197" w14:textId="77777777" w:rsidR="00C10099" w:rsidRPr="00C10099" w:rsidRDefault="00C10099" w:rsidP="00C10099"/>
    <w:p w14:paraId="20A44144" w14:textId="068AA477" w:rsidR="00C10099" w:rsidRPr="00C10099" w:rsidRDefault="00C10099" w:rsidP="00C10099">
      <w:pPr>
        <w:pStyle w:val="Heading2"/>
        <w:numPr>
          <w:ilvl w:val="2"/>
          <w:numId w:val="1"/>
        </w:numPr>
      </w:pPr>
      <w:bookmarkStart w:id="14" w:name="_Toc110348663"/>
      <w:r w:rsidRPr="00C10099">
        <w:t>Natural Language Processing</w:t>
      </w:r>
      <w:bookmarkEnd w:id="14"/>
    </w:p>
    <w:p w14:paraId="79B82283" w14:textId="4AD10180" w:rsidR="00B36C58" w:rsidRDefault="00412FA0" w:rsidP="00412FA0">
      <w:pPr>
        <w:pStyle w:val="ListParagraph"/>
        <w:ind w:left="360"/>
      </w:pPr>
      <w:r>
        <w:t>NLP is an a</w:t>
      </w:r>
      <w:r w:rsidRPr="00412FA0">
        <w:t>rea of computer science that deals with methods to analyse, model, and understand human language</w:t>
      </w:r>
      <w:r>
        <w:t xml:space="preserve">. </w:t>
      </w:r>
      <w:r w:rsidRPr="00412FA0">
        <w:t>Every intelligent application involving human language has some NLP behind it</w:t>
      </w:r>
      <w:r>
        <w:t xml:space="preserve">. </w:t>
      </w:r>
    </w:p>
    <w:p w14:paraId="4F336D48" w14:textId="23DE7D9F" w:rsidR="00412FA0" w:rsidRDefault="00675CA8" w:rsidP="00412FA0">
      <w:pPr>
        <w:pStyle w:val="ListParagraph"/>
        <w:ind w:left="360"/>
      </w:pPr>
      <w:r>
        <w:t>The b</w:t>
      </w:r>
      <w:r w:rsidR="00F77146">
        <w:t>elow table summarizes various NLP tasks and corresponding popular applications.</w:t>
      </w:r>
    </w:p>
    <w:p w14:paraId="138FE9BB" w14:textId="77777777" w:rsidR="00F77146" w:rsidRDefault="00F77146" w:rsidP="00412FA0">
      <w:pPr>
        <w:pStyle w:val="ListParagraph"/>
        <w:ind w:left="360"/>
      </w:pPr>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lastRenderedPageBreak/>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1B4C9378" w:rsidR="00595194" w:rsidRPr="00FD608D" w:rsidRDefault="00595194" w:rsidP="00FD608D">
      <w:pPr>
        <w:pStyle w:val="ListParagraph"/>
        <w:ind w:left="360"/>
      </w:pPr>
      <w:r w:rsidRPr="00FD608D">
        <w:t xml:space="preserve">Language is a structured system of communication that involves complex combinations of its constituent components, such as characters, words, sentences, etc. Linguistics is the systematic study of language. </w:t>
      </w:r>
      <w:proofErr w:type="gramStart"/>
      <w:r w:rsidRPr="00FD608D">
        <w:t>In order to</w:t>
      </w:r>
      <w:proofErr w:type="gramEnd"/>
      <w:r w:rsidRPr="00FD608D">
        <w:t xml:space="preserve">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context).</w:t>
      </w:r>
    </w:p>
    <w:p w14:paraId="63C21EAF" w14:textId="29201357" w:rsidR="00595194" w:rsidRDefault="00595194" w:rsidP="00595194">
      <w:pPr>
        <w:rPr>
          <w:lang w:val="en-US"/>
        </w:rPr>
      </w:pPr>
    </w:p>
    <w:tbl>
      <w:tblPr>
        <w:tblW w:w="5460" w:type="dxa"/>
        <w:jc w:val="center"/>
        <w:tblLook w:val="04A0" w:firstRow="1" w:lastRow="0" w:firstColumn="1" w:lastColumn="0" w:noHBand="0" w:noVBand="1"/>
      </w:tblPr>
      <w:tblGrid>
        <w:gridCol w:w="3040"/>
        <w:gridCol w:w="2420"/>
      </w:tblGrid>
      <w:tr w:rsidR="00134554" w:rsidRPr="00134554" w14:paraId="5AAFDBC1" w14:textId="77777777" w:rsidTr="00134554">
        <w:trPr>
          <w:trHeight w:val="288"/>
          <w:jc w:val="center"/>
        </w:trPr>
        <w:tc>
          <w:tcPr>
            <w:tcW w:w="304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BC9225A"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420" w:type="dxa"/>
            <w:tcBorders>
              <w:top w:val="single" w:sz="4" w:space="0" w:color="auto"/>
              <w:left w:val="nil"/>
              <w:bottom w:val="single" w:sz="4" w:space="0" w:color="auto"/>
              <w:right w:val="single" w:sz="4" w:space="0" w:color="auto"/>
            </w:tcBorders>
            <w:shd w:val="clear" w:color="000000" w:fill="8EA9DB"/>
            <w:noWrap/>
            <w:vAlign w:val="center"/>
            <w:hideMark/>
          </w:tcPr>
          <w:p w14:paraId="1E37B88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420" w:type="dxa"/>
            <w:tcBorders>
              <w:top w:val="nil"/>
              <w:left w:val="nil"/>
              <w:bottom w:val="single" w:sz="4" w:space="0" w:color="auto"/>
              <w:right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420" w:type="dxa"/>
            <w:tcBorders>
              <w:top w:val="nil"/>
              <w:left w:val="nil"/>
              <w:bottom w:val="single" w:sz="4" w:space="0" w:color="auto"/>
              <w:right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420" w:type="dxa"/>
            <w:tcBorders>
              <w:top w:val="nil"/>
              <w:left w:val="nil"/>
              <w:bottom w:val="single" w:sz="4" w:space="0" w:color="auto"/>
              <w:right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420" w:type="dxa"/>
            <w:tcBorders>
              <w:top w:val="nil"/>
              <w:left w:val="nil"/>
              <w:bottom w:val="single" w:sz="4" w:space="0" w:color="auto"/>
              <w:right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4E92BC6F" w14:textId="6E53C144" w:rsidR="00595194" w:rsidRDefault="00595194" w:rsidP="00595194">
      <w:pPr>
        <w:rPr>
          <w:lang w:val="en-US"/>
        </w:rPr>
      </w:pPr>
    </w:p>
    <w:p w14:paraId="1E2A50D4" w14:textId="266EDFC1" w:rsidR="00595194" w:rsidRPr="00C10099" w:rsidRDefault="00C10099" w:rsidP="00C10099">
      <w:pPr>
        <w:pStyle w:val="Heading2"/>
        <w:numPr>
          <w:ilvl w:val="2"/>
          <w:numId w:val="1"/>
        </w:numPr>
      </w:pPr>
      <w:bookmarkStart w:id="15" w:name="_Toc110348664"/>
      <w:r w:rsidRPr="00C10099">
        <w:t>Challenges in NLP</w:t>
      </w:r>
      <w:bookmarkEnd w:id="15"/>
    </w:p>
    <w:p w14:paraId="49E6C701" w14:textId="2EE66572" w:rsidR="00C10099" w:rsidRDefault="00C10099" w:rsidP="00595194">
      <w:pPr>
        <w:rPr>
          <w:lang w:val="en-US"/>
        </w:rPr>
      </w:pPr>
      <w:r w:rsidRPr="00C10099">
        <w:rPr>
          <w:b/>
          <w:bCs/>
          <w:lang w:val="en-US"/>
        </w:rPr>
        <w:t>Ambiguity:</w:t>
      </w:r>
      <w:r w:rsidRPr="00C10099">
        <w:t xml:space="preserve"> </w:t>
      </w:r>
      <w:r w:rsidRPr="00C10099">
        <w:rPr>
          <w:lang w:val="en-US"/>
        </w:rPr>
        <w:t>Most human languages are inherently ambiguous.</w:t>
      </w:r>
      <w:r>
        <w:rPr>
          <w:lang w:val="en-US"/>
        </w:rPr>
        <w:t xml:space="preserve"> Many </w:t>
      </w:r>
      <w:proofErr w:type="gramStart"/>
      <w:r>
        <w:rPr>
          <w:lang w:val="en-US"/>
        </w:rPr>
        <w:t>times</w:t>
      </w:r>
      <w:proofErr w:type="gramEnd"/>
      <w:r>
        <w:rPr>
          <w:lang w:val="en-US"/>
        </w:rPr>
        <w:t xml:space="preserve">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Pr>
          <w:color w:val="3D3B49"/>
          <w:shd w:val="clear" w:color="auto" w:fill="FDFBF7"/>
        </w:rPr>
        <w:t>I made her duck”.</w:t>
      </w:r>
    </w:p>
    <w:p w14:paraId="48952B3B" w14:textId="6FF06E24" w:rsidR="00C10099" w:rsidRDefault="00C10099" w:rsidP="00595194">
      <w:pPr>
        <w:rPr>
          <w:b/>
          <w:bCs/>
          <w:lang w:val="en-US"/>
        </w:rPr>
      </w:pPr>
      <w:r w:rsidRPr="00C10099">
        <w:rPr>
          <w:b/>
          <w:bCs/>
          <w:lang w:val="en-US"/>
        </w:rPr>
        <w:t>Common knowledge</w:t>
      </w:r>
      <w:r>
        <w:rPr>
          <w:b/>
          <w:bCs/>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C10099">
        <w:rPr>
          <w:b/>
          <w:bCs/>
          <w:lang w:val="en-US"/>
        </w:rPr>
        <w:t>Creativity</w:t>
      </w:r>
      <w:r>
        <w:rPr>
          <w:b/>
          <w:bCs/>
          <w:lang w:val="en-US"/>
        </w:rPr>
        <w:t>:</w:t>
      </w:r>
      <w:r w:rsidR="00290A8D">
        <w:rPr>
          <w:b/>
          <w:bCs/>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Pr>
          <w:color w:val="3D3B49"/>
          <w:shd w:val="clear" w:color="auto" w:fill="FDFBF7"/>
        </w:rPr>
        <w:t xml:space="preserve">Various styles, dialects, genres, and variations are used in any language. </w:t>
      </w:r>
      <w:r w:rsidR="00290A8D" w:rsidRPr="00290A8D">
        <w:rPr>
          <w:color w:val="3D3B49"/>
          <w:shd w:val="clear" w:color="auto" w:fill="FDFBF7"/>
        </w:rPr>
        <w:t>Making machines understand creativity is a hard problem not just in NLP, but in AI in general.</w:t>
      </w:r>
    </w:p>
    <w:p w14:paraId="4140594B" w14:textId="4FC2689B" w:rsidR="00C10099" w:rsidRPr="00924D62" w:rsidRDefault="00C10099" w:rsidP="00595194">
      <w:pPr>
        <w:rPr>
          <w:lang w:val="en-US"/>
        </w:rPr>
      </w:pPr>
      <w:r w:rsidRPr="00C10099">
        <w:rPr>
          <w:b/>
          <w:bCs/>
          <w:lang w:val="en-US"/>
        </w:rPr>
        <w:t>Diversity across languages</w:t>
      </w:r>
      <w:r>
        <w:rPr>
          <w:b/>
          <w:bCs/>
          <w:lang w:val="en-US"/>
        </w:rPr>
        <w:t>:</w:t>
      </w:r>
      <w:r w:rsidR="00290A8D">
        <w:rPr>
          <w:b/>
          <w:bCs/>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28F5D66D" w14:textId="7A2FEF62" w:rsidR="00C10099" w:rsidRDefault="00C10099" w:rsidP="00595194">
      <w:pPr>
        <w:rPr>
          <w:b/>
          <w:bCs/>
          <w:lang w:val="en-US"/>
        </w:rPr>
      </w:pPr>
    </w:p>
    <w:p w14:paraId="1BFF7000" w14:textId="7033E37D" w:rsidR="00C10099" w:rsidRDefault="00C10099" w:rsidP="00C10099">
      <w:pPr>
        <w:pStyle w:val="Heading2"/>
        <w:numPr>
          <w:ilvl w:val="2"/>
          <w:numId w:val="1"/>
        </w:numPr>
      </w:pPr>
      <w:bookmarkStart w:id="16" w:name="_Toc110348665"/>
      <w:r w:rsidRPr="00C10099">
        <w:t>Machine Learning, Deep Learning, and NLP</w:t>
      </w:r>
      <w:bookmarkEnd w:id="16"/>
    </w:p>
    <w:p w14:paraId="3448F7C8" w14:textId="77777777" w:rsidR="00C06831" w:rsidRDefault="00C06831" w:rsidP="00924D62"/>
    <w:p w14:paraId="2BB81D59" w14:textId="7D926638" w:rsidR="00C06831" w:rsidRDefault="001C14CE" w:rsidP="00924D62">
      <w:r w:rsidRPr="001C14CE">
        <w:lastRenderedPageBreak/>
        <w:t xml:space="preserve">Artificial intelligence (AI) is a subfield of computer science that tries to create </w:t>
      </w:r>
      <w:r>
        <w:t>systems</w:t>
      </w:r>
      <w:r w:rsidRPr="001C14CE">
        <w:t xml:space="preserve"> that can do activities that would normally need human intelligence.</w:t>
      </w:r>
      <w:r>
        <w:t xml:space="preserve"> </w:t>
      </w:r>
      <w:r w:rsidRPr="001C14CE">
        <w:t xml:space="preserve">Machine learning (ML) is a field of artificial intelligence that focuses on the creation of algorithms that can learn to do tasks automatically based on </w:t>
      </w:r>
      <w:proofErr w:type="gramStart"/>
      <w:r w:rsidRPr="001C14CE">
        <w:t>a large number of</w:t>
      </w:r>
      <w:proofErr w:type="gramEnd"/>
      <w:r w:rsidRPr="001C14CE">
        <w:t xml:space="preserve"> instances without the need </w:t>
      </w:r>
      <w:r w:rsidR="00675CA8">
        <w:t>for</w:t>
      </w:r>
      <w:r w:rsidRPr="001C14CE">
        <w:t xml:space="preserve"> hand-crafted rules. Deep learning (DL) is a type of machine learning that uses artificial neural network designs to learn.</w:t>
      </w:r>
    </w:p>
    <w:p w14:paraId="46B6FF10" w14:textId="63953256" w:rsidR="00C06831" w:rsidRDefault="003C2C89" w:rsidP="00924D62">
      <w:r w:rsidRPr="003C2C89">
        <w:t>While NLP, ML, and DL have some overlap, they are also quite independent fields of study.</w:t>
      </w:r>
      <w:r>
        <w:t xml:space="preserve"> </w:t>
      </w:r>
      <w:r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Pr="003C2C89">
        <w:t xml:space="preserve"> natural language processing (NLP) systems.</w:t>
      </w:r>
    </w:p>
    <w:p w14:paraId="00B3B471" w14:textId="77777777" w:rsidR="00DD16BC" w:rsidRDefault="00DD16BC" w:rsidP="00924D62"/>
    <w:p w14:paraId="48C94BE6" w14:textId="498F2F87" w:rsidR="00C10099" w:rsidRDefault="00C10099" w:rsidP="00C10099">
      <w:pPr>
        <w:pStyle w:val="Heading2"/>
        <w:numPr>
          <w:ilvl w:val="2"/>
          <w:numId w:val="1"/>
        </w:numPr>
      </w:pPr>
      <w:bookmarkStart w:id="17" w:name="_Toc110348666"/>
      <w:r w:rsidRPr="00C10099">
        <w:t>Approaches to NLP</w:t>
      </w:r>
      <w:bookmarkEnd w:id="17"/>
    </w:p>
    <w:p w14:paraId="3983F9D5" w14:textId="77777777" w:rsidR="00390BFE" w:rsidRDefault="00390BFE" w:rsidP="00390BFE"/>
    <w:p w14:paraId="151F3BE4" w14:textId="0F599CAA" w:rsidR="00390BFE" w:rsidRDefault="00390BFE" w:rsidP="00390BFE">
      <w:pPr>
        <w:rPr>
          <w:b/>
          <w:bCs/>
        </w:rPr>
      </w:pPr>
      <w:r w:rsidRPr="00390BFE">
        <w:rPr>
          <w:b/>
          <w:bCs/>
        </w:rPr>
        <w:t>Heuristics-Based NLP</w:t>
      </w:r>
      <w:r>
        <w:rPr>
          <w:b/>
          <w:bCs/>
        </w:rPr>
        <w:t xml:space="preserve">: </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 xml:space="preserve">More extensive knowledge bases have been constructed to facilitate NLP in general and rule-based </w:t>
      </w:r>
      <w:proofErr w:type="gramStart"/>
      <w:r w:rsidRPr="0066030B">
        <w:t>NLP in particular, in</w:t>
      </w:r>
      <w:proofErr w:type="gramEnd"/>
      <w:r w:rsidRPr="0066030B">
        <w:t xml:space="preserve">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 xml:space="preserve">Regexes are a common paradigm for creating rule-based systems, and NLP software like </w:t>
      </w:r>
      <w:proofErr w:type="spellStart"/>
      <w:r w:rsidR="00455BA4" w:rsidRPr="00455BA4">
        <w:t>StanfordCoreNLP</w:t>
      </w:r>
      <w:proofErr w:type="spellEnd"/>
      <w:r w:rsidR="00455BA4" w:rsidRPr="00455BA4">
        <w:t xml:space="preserve"> contains 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7E5A42C4" w:rsidR="00390BFE" w:rsidRDefault="00390BFE" w:rsidP="00390BFE">
      <w:pPr>
        <w:rPr>
          <w:b/>
          <w:bCs/>
        </w:rPr>
      </w:pPr>
      <w:r w:rsidRPr="00390BFE">
        <w:rPr>
          <w:b/>
          <w:bCs/>
        </w:rPr>
        <w:t>Machine Learning for NLP:</w:t>
      </w:r>
    </w:p>
    <w:p w14:paraId="67C05069" w14:textId="18AF6FD0" w:rsidR="00BF3D0B" w:rsidRDefault="002A0CD1" w:rsidP="00390BFE">
      <w:r w:rsidRPr="002A0CD1">
        <w:t>For many NLP applications, supervised machine learning approaches such as classification and regression algorithms are widely employed.</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7DB1CE09" w14:textId="77777777" w:rsidR="00B73DA3" w:rsidRPr="002A0CD1" w:rsidRDefault="00B73DA3" w:rsidP="00390BFE"/>
    <w:p w14:paraId="617CEE89" w14:textId="015DC2DF" w:rsidR="00390BFE" w:rsidRDefault="00390BFE" w:rsidP="00390BFE">
      <w:pPr>
        <w:rPr>
          <w:b/>
          <w:bCs/>
        </w:rPr>
      </w:pPr>
      <w:r w:rsidRPr="00390BFE">
        <w:rPr>
          <w:b/>
          <w:bCs/>
        </w:rPr>
        <w:t>Deep Learning for NLP:</w:t>
      </w:r>
    </w:p>
    <w:p w14:paraId="05098742" w14:textId="13C55F08" w:rsidR="002A0CD1" w:rsidRDefault="00DC48AC" w:rsidP="00390BFE">
      <w:r w:rsidRPr="00DC48AC">
        <w:t>We've witnessed a big increase in the use of neural networks to deal with complicated, unstructured data in recent years. Language is naturally unstructured and complicated. NN models are better at representing the complexity of language and producing better outcomes.</w:t>
      </w:r>
    </w:p>
    <w:p w14:paraId="15DB7CDE" w14:textId="16921088"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lastRenderedPageBreak/>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6A8A51AB" w:rsidR="00837F0B" w:rsidRPr="002A0CD1" w:rsidRDefault="00837F0B" w:rsidP="00390BFE">
      <w:r w:rsidRPr="00837F0B">
        <w:t>Convolutional neural networks (CNNs) are widely employed in computer vision applications such as image classification and video recognition, among others. CNNs have also shown promise in NLP, particularly in text categorization. The capacity of CNNs to use a context window to look at a collection of words together is their major benefit.</w:t>
      </w:r>
    </w:p>
    <w:p w14:paraId="1D7F77A9" w14:textId="3ADFD84A" w:rsidR="00390BFE" w:rsidRDefault="00390BFE" w:rsidP="00390BFE">
      <w:pPr>
        <w:rPr>
          <w:b/>
          <w:bCs/>
        </w:rPr>
      </w:pPr>
      <w:r w:rsidRPr="00390BFE">
        <w:rPr>
          <w:b/>
          <w:bCs/>
        </w:rPr>
        <w:t>Transformers:</w:t>
      </w:r>
    </w:p>
    <w:p w14:paraId="387958C3" w14:textId="1D613EC7" w:rsidR="007500C4" w:rsidRDefault="007500C4" w:rsidP="00390BFE">
      <w:r w:rsidRPr="007500C4">
        <w:t>Transformers</w:t>
      </w:r>
      <w:r>
        <w:t xml:space="preserve"> </w:t>
      </w:r>
      <w:r>
        <w:fldChar w:fldCharType="begin"/>
      </w:r>
      <w:r>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fldChar w:fldCharType="separate"/>
      </w:r>
      <w:r>
        <w:rPr>
          <w:noProof/>
        </w:rPr>
        <w:t>("Transformers: State-of-the-Art Natural Language Processing,")</w:t>
      </w:r>
      <w:r>
        <w:fldChar w:fldCharType="end"/>
      </w:r>
      <w:r w:rsidRPr="007500C4">
        <w:t xml:space="preserve"> is the most recent addition to the league of deep learning NLP models. </w:t>
      </w:r>
      <w:r w:rsidR="005E7093">
        <w:t>T</w:t>
      </w:r>
      <w:r w:rsidR="00675CA8">
        <w:t>he t</w:t>
      </w:r>
      <w:r w:rsidR="005E7093">
        <w:t xml:space="preserve">ransformer </w:t>
      </w:r>
      <w:r w:rsidR="005E7093" w:rsidRPr="005E7093">
        <w:t xml:space="preserve">model was released in 2017, and it performed amazing results on machine translation tasks. </w:t>
      </w:r>
      <w:r w:rsidR="005E7093">
        <w:t xml:space="preserve"> </w:t>
      </w:r>
      <w:r w:rsidRPr="007500C4">
        <w:t>In the last two years, Transformer models have surpassed state-of-the-art in practically all key NLP tasks. They model the textual context, but not in the order in which it appears. It prefers to look at all the words surrounding it (known as self-attention</w:t>
      </w:r>
      <w:r>
        <w:t xml:space="preserve"> </w:t>
      </w:r>
      <w:r>
        <w:fldChar w:fldCharType="begin"/>
      </w:r>
      <w:r>
        <w:instrText xml:space="preserve"> ADDIN EN.CITE &lt;EndNote&gt;&lt;Cite&gt;&lt;RecNum&gt;106&lt;/RecNum&gt;&lt;DisplayText&gt;(&amp;quot;Attention Is All You Need,&amp;quot;)&lt;/DisplayText&gt;&lt;record&gt;&lt;rec-number&gt;106&lt;/rec-number&gt;&lt;foreign-keys&gt;&lt;key app="EN" db-id="f2trs2pseazrd7e25vqxfzxwz5ve9v0vdsxx" timestamp="1652710745" guid="00d82eee-71c6-4ec9-988f-5078119273fa"&gt;106&lt;/key&gt;&lt;/foreign-keys&gt;&lt;ref-type name="Journal Article"&gt;17&lt;/ref-type&gt;&lt;contributors&gt;&lt;/contributors&gt;&lt;titles&gt;&lt;title&gt;Attention Is All You Need&lt;/title&gt;&lt;/titles&gt;&lt;dates&gt;&lt;/dates&gt;&lt;urls&gt;&lt;related-urls&gt;&lt;url&gt;https://dx.doi.org/10.48550/arxiv.1706.03762&lt;/url&gt;&lt;/related-urls&gt;&lt;/urls&gt;&lt;electronic-resource-num&gt;10.48550/arxiv.1706.03762&lt;/electronic-resource-num&gt;&lt;/record&gt;&lt;/Cite&gt;&lt;/EndNote&gt;</w:instrText>
      </w:r>
      <w:r>
        <w:fldChar w:fldCharType="separate"/>
      </w:r>
      <w:r>
        <w:rPr>
          <w:noProof/>
        </w:rPr>
        <w:t>("Attention Is All You Need,")</w:t>
      </w:r>
      <w:r>
        <w:fldChar w:fldCharType="end"/>
      </w:r>
      <w:r w:rsidRPr="007500C4">
        <w:t>) and represent each word in its context when given a word in the input.</w:t>
      </w:r>
    </w:p>
    <w:p w14:paraId="725AE60F" w14:textId="6B4E8A23" w:rsidR="00286F43" w:rsidRDefault="00286F43" w:rsidP="00390BFE">
      <w:r w:rsidRPr="00286F43">
        <w:t xml:space="preserve">Large transformers have recently been employed in the transfer learning of smaller downstream activities. Transfer learning is an AI approach in which information obtained while addressing one problem is used </w:t>
      </w:r>
      <w:r w:rsidR="00675CA8">
        <w:t>for</w:t>
      </w:r>
      <w:r w:rsidRPr="00286F43">
        <w:t xml:space="preserve"> a related but different problem.</w:t>
      </w:r>
    </w:p>
    <w:p w14:paraId="33C917C3" w14:textId="54DF33BD" w:rsidR="006E141A" w:rsidRDefault="006E141A" w:rsidP="00390BFE">
      <w:r w:rsidRPr="006E141A">
        <w:t>Transformer's huge success has sparked the interest of numerous NLP researchers. They've created even more fantastic Transformer-based models. Generative Pre-trained Transformer (GPT) and Bidirectional Encoder Representations from Transformers (BERT)</w:t>
      </w:r>
      <w:r>
        <w:t xml:space="preserve"> </w:t>
      </w:r>
      <w:r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Transformer. The purpose of GPT is to create text that appears to be written by a human. BERT's purpose is to give a better language representation to aid a variety of downstream activities (sentence-pair classification tasks, single-sentence classification tasks, question-answering (QA) tasks, and single-sentence tagging tasks) in achieving better outcomes.</w:t>
      </w:r>
    </w:p>
    <w:p w14:paraId="3D8075C3" w14:textId="268A4B01" w:rsidR="00286F43" w:rsidRPr="007500C4" w:rsidRDefault="008472E1" w:rsidP="00390BFE">
      <w:r>
        <w:t>&lt;Add more about transformers? Architecture? &gt;</w:t>
      </w:r>
    </w:p>
    <w:p w14:paraId="7FCF148C" w14:textId="5996A2D4" w:rsidR="00390BFE" w:rsidRPr="00390BFE" w:rsidRDefault="00390BFE" w:rsidP="00390BFE">
      <w:pPr>
        <w:rPr>
          <w:b/>
          <w:bCs/>
        </w:rPr>
      </w:pPr>
      <w:r w:rsidRPr="00390BFE">
        <w:rPr>
          <w:b/>
          <w:bCs/>
        </w:rPr>
        <w:t>Autoencoders:</w:t>
      </w:r>
    </w:p>
    <w:p w14:paraId="31F00F41" w14:textId="5D4B5E45" w:rsidR="00390BFE" w:rsidRDefault="00286F43" w:rsidP="00390BFE">
      <w:r w:rsidRPr="00286F43">
        <w:t>An autoencoder is a type of network that learns compressed vector representations of the input. From the text input, we can learn a mapping function to the vector. We "reconstruct" the input back from the vector form to make this mapping function effective. We gather the vector representation after training, which acts as a dense vector encoding of the input text. Autoencoders are commonly employed to generate feature representations for use in later tasks.</w:t>
      </w:r>
    </w:p>
    <w:p w14:paraId="623EB78D" w14:textId="5FF864BC" w:rsidR="005E7093" w:rsidRDefault="005E7093" w:rsidP="00390BFE"/>
    <w:p w14:paraId="573D6AC5" w14:textId="6A35E5AD" w:rsidR="00B5640F" w:rsidRDefault="00B5640F" w:rsidP="00390BFE"/>
    <w:p w14:paraId="30B8FD15" w14:textId="77777777" w:rsidR="00B5640F" w:rsidRPr="00286F43" w:rsidRDefault="00B5640F" w:rsidP="00390BFE"/>
    <w:p w14:paraId="316B9D21" w14:textId="38D60D5C" w:rsidR="00B10D4F" w:rsidRDefault="00B10D4F" w:rsidP="00C10099">
      <w:pPr>
        <w:pStyle w:val="Heading2"/>
        <w:numPr>
          <w:ilvl w:val="2"/>
          <w:numId w:val="1"/>
        </w:numPr>
      </w:pPr>
      <w:bookmarkStart w:id="18" w:name="_Toc110348667"/>
      <w:r>
        <w:lastRenderedPageBreak/>
        <w:t>Transfer Learning</w:t>
      </w:r>
      <w:bookmarkEnd w:id="18"/>
    </w:p>
    <w:p w14:paraId="06CB4EC7" w14:textId="71EB4746" w:rsidR="00B10D4F" w:rsidRDefault="00B10D4F" w:rsidP="00B10D4F">
      <w:r>
        <w:t>Udemy course</w:t>
      </w:r>
    </w:p>
    <w:p w14:paraId="6A1A4CC0" w14:textId="115BA80D" w:rsidR="00B10D4F" w:rsidRDefault="00B10D4F" w:rsidP="00B10D4F">
      <w:r w:rsidRPr="00B10D4F">
        <w:rPr>
          <w:noProof/>
        </w:rPr>
        <w:drawing>
          <wp:inline distT="0" distB="0" distL="0" distR="0" wp14:anchorId="6C024A28" wp14:editId="1368546B">
            <wp:extent cx="5731510" cy="2456815"/>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5731510" cy="2456815"/>
                    </a:xfrm>
                    <a:prstGeom prst="rect">
                      <a:avLst/>
                    </a:prstGeom>
                  </pic:spPr>
                </pic:pic>
              </a:graphicData>
            </a:graphic>
          </wp:inline>
        </w:drawing>
      </w:r>
    </w:p>
    <w:p w14:paraId="4DA6DBC9" w14:textId="77777777" w:rsidR="00AF6000" w:rsidRPr="00AF6000" w:rsidRDefault="00AF6000" w:rsidP="00AF6000">
      <w:pPr>
        <w:pStyle w:val="Heading2"/>
        <w:shd w:val="clear" w:color="auto" w:fill="FFFFFF"/>
        <w:spacing w:before="0" w:after="360"/>
        <w:rPr>
          <w:rFonts w:ascii="Noto Serif" w:hAnsi="Noto Serif" w:cs="Noto Serif"/>
          <w:strike/>
          <w:color w:val="3D3B49"/>
          <w:sz w:val="33"/>
          <w:szCs w:val="33"/>
        </w:rPr>
      </w:pPr>
      <w:r w:rsidRPr="00AF6000">
        <w:rPr>
          <w:rFonts w:ascii="Noto Serif" w:hAnsi="Noto Serif" w:cs="Noto Serif"/>
          <w:strike/>
          <w:color w:val="3D3B49"/>
          <w:sz w:val="33"/>
          <w:szCs w:val="33"/>
        </w:rPr>
        <w:t>Transfer learning (TL)</w:t>
      </w:r>
    </w:p>
    <w:p w14:paraId="154A9B1E" w14:textId="77777777" w:rsidR="00AF6000" w:rsidRPr="00AF6000" w:rsidRDefault="00AF6000" w:rsidP="00AF6000">
      <w:pPr>
        <w:pStyle w:val="NormalWeb"/>
        <w:shd w:val="clear" w:color="auto" w:fill="FFFFFF"/>
        <w:spacing w:before="0" w:beforeAutospacing="0" w:after="360" w:afterAutospacing="0"/>
        <w:rPr>
          <w:rFonts w:ascii="Noto Serif" w:hAnsi="Noto Serif" w:cs="Noto Serif"/>
          <w:strike/>
          <w:color w:val="222222"/>
        </w:rPr>
      </w:pPr>
      <w:r w:rsidRPr="00AF6000">
        <w:rPr>
          <w:rFonts w:ascii="Noto Serif" w:hAnsi="Noto Serif" w:cs="Noto Serif"/>
          <w:strike/>
          <w:color w:val="222222"/>
        </w:rPr>
        <w:t>TL is a method where a model can use knowledge from another model for another task.</w:t>
      </w:r>
    </w:p>
    <w:p w14:paraId="6A2D935B" w14:textId="77777777" w:rsidR="00AF6000" w:rsidRPr="00AF6000" w:rsidRDefault="00AF6000" w:rsidP="00AF6000">
      <w:pPr>
        <w:pStyle w:val="NormalWeb"/>
        <w:shd w:val="clear" w:color="auto" w:fill="FFFFFF"/>
        <w:spacing w:before="0" w:beforeAutospacing="0" w:after="360" w:afterAutospacing="0"/>
        <w:rPr>
          <w:rFonts w:ascii="Noto Serif" w:hAnsi="Noto Serif" w:cs="Noto Serif"/>
          <w:strike/>
          <w:color w:val="222222"/>
        </w:rPr>
      </w:pPr>
      <w:r w:rsidRPr="00AF6000">
        <w:rPr>
          <w:rFonts w:ascii="Noto Serif" w:hAnsi="Noto Serif" w:cs="Noto Serif"/>
          <w:strike/>
          <w:color w:val="222222"/>
        </w:rPr>
        <w:t>TL is popular in the chatbot domain. There are many reasons for this, and some of them are listed here:</w:t>
      </w:r>
    </w:p>
    <w:p w14:paraId="717AF282" w14:textId="77777777" w:rsidR="00AF6000" w:rsidRPr="00AF6000" w:rsidRDefault="00AF6000" w:rsidP="00AF6000">
      <w:pPr>
        <w:numPr>
          <w:ilvl w:val="0"/>
          <w:numId w:val="23"/>
        </w:numPr>
        <w:shd w:val="clear" w:color="auto" w:fill="FFFFFF"/>
        <w:spacing w:after="0" w:line="240" w:lineRule="auto"/>
        <w:ind w:left="1080"/>
        <w:rPr>
          <w:rFonts w:ascii="Noto Serif" w:hAnsi="Noto Serif" w:cs="Noto Serif"/>
          <w:strike/>
          <w:color w:val="222222"/>
        </w:rPr>
      </w:pPr>
      <w:r w:rsidRPr="00AF6000">
        <w:rPr>
          <w:rStyle w:val="Strong"/>
          <w:rFonts w:ascii="Noto Serif" w:hAnsi="Noto Serif" w:cs="Noto Serif"/>
          <w:strike/>
          <w:color w:val="222222"/>
        </w:rPr>
        <w:t>TL needs less training data</w:t>
      </w:r>
      <w:r w:rsidRPr="00AF6000">
        <w:rPr>
          <w:rFonts w:ascii="Noto Serif" w:hAnsi="Noto Serif" w:cs="Noto Serif"/>
          <w:strike/>
          <w:color w:val="222222"/>
        </w:rPr>
        <w:t>: In a chatbot domain, there usually is not much training data. When using a traditional ML method to train a model, it usually does not perform well due to a lack of training data. With TL, we can achieve much better performance on the same amount of training data. The less data you have, the more performance increase you can get.  </w:t>
      </w:r>
    </w:p>
    <w:p w14:paraId="14B64703" w14:textId="77777777" w:rsidR="00AF6000" w:rsidRPr="00AF6000" w:rsidRDefault="00AF6000" w:rsidP="00AF6000">
      <w:pPr>
        <w:numPr>
          <w:ilvl w:val="0"/>
          <w:numId w:val="23"/>
        </w:numPr>
        <w:shd w:val="clear" w:color="auto" w:fill="FFFFFF"/>
        <w:spacing w:after="0" w:line="240" w:lineRule="auto"/>
        <w:ind w:left="1080"/>
        <w:rPr>
          <w:rFonts w:ascii="Noto Serif" w:hAnsi="Noto Serif" w:cs="Noto Serif"/>
          <w:strike/>
          <w:color w:val="222222"/>
        </w:rPr>
      </w:pPr>
      <w:r w:rsidRPr="00AF6000">
        <w:rPr>
          <w:rStyle w:val="Strong"/>
          <w:rFonts w:ascii="Noto Serif" w:hAnsi="Noto Serif" w:cs="Noto Serif"/>
          <w:strike/>
          <w:color w:val="222222"/>
        </w:rPr>
        <w:t>TL makes training faster</w:t>
      </w:r>
      <w:r w:rsidRPr="00AF6000">
        <w:rPr>
          <w:rFonts w:ascii="Noto Serif" w:hAnsi="Noto Serif" w:cs="Noto Serif"/>
          <w:strike/>
          <w:color w:val="222222"/>
        </w:rPr>
        <w:t>: TL only needs a few training epochs to fine-tune a model for a new task. Generally, it is much faster than the traditional ML method and makes the whole development process more efficient.</w:t>
      </w:r>
    </w:p>
    <w:p w14:paraId="044ABA7E" w14:textId="64006012" w:rsidR="00B10D4F" w:rsidRDefault="00B10D4F" w:rsidP="00B10D4F"/>
    <w:p w14:paraId="4271948F" w14:textId="77777777" w:rsidR="00B10D4F" w:rsidRPr="00B10D4F" w:rsidRDefault="00B10D4F" w:rsidP="00B10D4F"/>
    <w:p w14:paraId="5A8C0972" w14:textId="701A062B" w:rsidR="00C10099" w:rsidRDefault="00207D6A" w:rsidP="00C10099">
      <w:pPr>
        <w:pStyle w:val="Heading2"/>
        <w:numPr>
          <w:ilvl w:val="2"/>
          <w:numId w:val="1"/>
        </w:numPr>
      </w:pPr>
      <w:bookmarkStart w:id="19" w:name="_Toc110348668"/>
      <w:r>
        <w:t>Chatbot Frameworks</w:t>
      </w:r>
      <w:bookmarkEnd w:id="19"/>
    </w:p>
    <w:p w14:paraId="0A803400" w14:textId="0F36764D" w:rsidR="00C10099" w:rsidRDefault="00C10099" w:rsidP="00C10099"/>
    <w:p w14:paraId="37652677" w14:textId="091D0408" w:rsidR="00207D6A" w:rsidRPr="00207D6A" w:rsidRDefault="00207D6A" w:rsidP="00C10099">
      <w:pPr>
        <w:rPr>
          <w:b/>
          <w:bCs/>
        </w:rPr>
      </w:pPr>
      <w:r w:rsidRPr="00207D6A">
        <w:rPr>
          <w:b/>
          <w:bCs/>
        </w:rPr>
        <w:t>Chatbots</w:t>
      </w:r>
    </w:p>
    <w:p w14:paraId="3BC525B7" w14:textId="127F7944" w:rsidR="00FF617F" w:rsidRDefault="00212BFF" w:rsidP="00FF617F">
      <w:r w:rsidRPr="00212BFF">
        <w:t xml:space="preserve">A chatbot is a computer programme that can converse with people via text or speech. </w:t>
      </w:r>
      <w:r w:rsidR="00FF617F" w:rsidRPr="00FF617F">
        <w:t>Chatbots are divided into two categories based on their goals: task-oriented bots and chitchat bots. Task-oriented bots aim to do certain tasks through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w:t>
      </w:r>
      <w:r w:rsidR="00FF617F">
        <w:lastRenderedPageBreak/>
        <w:t xml:space="preserve">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9E0752">
      <w:pPr>
        <w:rPr>
          <w:b/>
          <w:bCs/>
        </w:rPr>
      </w:pPr>
      <w:r w:rsidRPr="00886C9D">
        <w:rPr>
          <w:b/>
          <w:bCs/>
        </w:rPr>
        <w:t xml:space="preserve">Need </w:t>
      </w:r>
      <w:r>
        <w:rPr>
          <w:b/>
          <w:bCs/>
        </w:rPr>
        <w:t>for</w:t>
      </w:r>
      <w:r w:rsidRPr="00886C9D">
        <w:rPr>
          <w:b/>
          <w:bCs/>
        </w:rPr>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0B5EBFCE" w14:textId="4828E21F" w:rsidR="00886C9D" w:rsidRDefault="00886C9D" w:rsidP="00886C9D">
      <w:pPr>
        <w:pStyle w:val="ListParagraph"/>
        <w:numPr>
          <w:ilvl w:val="0"/>
          <w:numId w:val="7"/>
        </w:numPr>
      </w:pPr>
      <w:r>
        <w:t>Infrastructure cost</w:t>
      </w:r>
    </w:p>
    <w:p w14:paraId="63778910" w14:textId="7BD227CA" w:rsidR="00886C9D" w:rsidRDefault="00886C9D" w:rsidP="00886C9D">
      <w:pPr>
        <w:pStyle w:val="ListParagraph"/>
      </w:pPr>
    </w:p>
    <w:p w14:paraId="484D6FB0" w14:textId="55EE40C3" w:rsidR="00886C9D" w:rsidRDefault="00886C9D" w:rsidP="00886C9D">
      <w:pPr>
        <w:pStyle w:val="ListParagraph"/>
        <w:numPr>
          <w:ilvl w:val="0"/>
          <w:numId w:val="7"/>
        </w:numPr>
      </w:pPr>
      <w:r>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 xml:space="preserve">a natural language, process the </w:t>
      </w:r>
      <w:proofErr w:type="gramStart"/>
      <w:r>
        <w:t>information</w:t>
      </w:r>
      <w:proofErr w:type="gramEnd"/>
      <w:r>
        <w:t xml:space="preserve"> and generate an appropriate response.</w:t>
      </w:r>
    </w:p>
    <w:p w14:paraId="71AD7276" w14:textId="260D1FBD" w:rsidR="00886C9D" w:rsidRDefault="00886C9D" w:rsidP="00886C9D"/>
    <w:p w14:paraId="60876DB3" w14:textId="74C13A59" w:rsidR="00886C9D" w:rsidRPr="00606B0A" w:rsidRDefault="00886C9D" w:rsidP="00886C9D">
      <w:pPr>
        <w:rPr>
          <w:b/>
          <w:bCs/>
        </w:rPr>
      </w:pPr>
      <w:r w:rsidRPr="00606B0A">
        <w:rPr>
          <w:b/>
          <w:bCs/>
        </w:rPr>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A49A815" w14:textId="50DFC587" w:rsidR="009E0752" w:rsidRPr="00207D6A" w:rsidRDefault="00207D6A" w:rsidP="009E0752">
      <w:pPr>
        <w:rPr>
          <w:b/>
          <w:bCs/>
        </w:rPr>
      </w:pPr>
      <w:r w:rsidRPr="00207D6A">
        <w:rPr>
          <w:b/>
          <w:bCs/>
        </w:rPr>
        <w:t>Frameworks:</w:t>
      </w:r>
    </w:p>
    <w:p w14:paraId="7854C9F8" w14:textId="61BAF53E" w:rsidR="00207D6A" w:rsidRDefault="00207D6A" w:rsidP="009E0752">
      <w:r w:rsidRPr="00207D6A">
        <w:t>There are two sorts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bespok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3D09394D" w:rsidR="00012DA9" w:rsidRPr="00012DA9" w:rsidRDefault="00464FC9" w:rsidP="00012DA9">
      <w:r w:rsidRPr="00464FC9">
        <w:t>Microsoft offers separate Azure Cognitive Services: Language Understanding Intelligent Service (for natural language understanding) and Bot Framework (for dialogue and response)</w:t>
      </w:r>
      <w:r w:rsidR="00A323E3">
        <w:t xml:space="preserve"> </w:t>
      </w:r>
      <w:r w:rsidR="00A323E3">
        <w:fldChar w:fldCharType="begin"/>
      </w:r>
      <w:r w:rsidR="00A323E3">
        <w:instrText xml:space="preserve"> ADDIN EN.CITE &lt;EndNote&gt;&lt;Cite&gt;&lt;Year&gt;2022&lt;/Year&gt;&lt;RecNum&gt;155&lt;/RecNum&gt;&lt;DisplayText&gt;(&lt;style face="italic"&gt;Azure Bot Service – Conversational AI Application | Microsoft Azure&lt;/style&gt;, 2022)&lt;/DisplayText&gt;&lt;record&gt;&lt;rec-number&gt;155&lt;/rec-number&gt;&lt;foreign-keys&gt;&lt;key app="EN" db-id="f2trs2pseazrd7e25vqxfzxwz5ve9v0vdsxx" timestamp="1659566257"&gt;155&lt;/key&gt;&lt;/foreign-keys&gt;&lt;ref-type name="Web Page"&gt;12&lt;/ref-type&gt;&lt;contribut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A323E3">
        <w:rPr>
          <w:noProof/>
        </w:rPr>
        <w:t>(</w:t>
      </w:r>
      <w:r w:rsidR="00A323E3" w:rsidRPr="00A323E3">
        <w:rPr>
          <w:i/>
          <w:noProof/>
        </w:rPr>
        <w:t>Azure Bot Service – Conversational AI Application | Microsoft Azure</w:t>
      </w:r>
      <w:r w:rsidR="00A323E3">
        <w:rPr>
          <w:noProof/>
        </w:rPr>
        <w:t>, 2022)</w:t>
      </w:r>
      <w:r w:rsidR="00A323E3">
        <w:fldChar w:fldCharType="end"/>
      </w:r>
      <w:r w:rsidRPr="00464FC9">
        <w:t>.</w:t>
      </w:r>
    </w:p>
    <w:p w14:paraId="20105CF4" w14:textId="244DA8D8" w:rsidR="00012DA9" w:rsidRPr="00012DA9" w:rsidRDefault="00012DA9" w:rsidP="00012DA9">
      <w:pPr>
        <w:rPr>
          <w:b/>
          <w:bCs/>
        </w:rPr>
      </w:pPr>
      <w:r w:rsidRPr="00012DA9">
        <w:rPr>
          <w:b/>
          <w:bCs/>
        </w:rPr>
        <w:lastRenderedPageBreak/>
        <w:t>Amazon</w:t>
      </w:r>
    </w:p>
    <w:p w14:paraId="5FC1901A" w14:textId="5C5F2E34"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p>
    <w:p w14:paraId="52531CDE" w14:textId="71458ECA" w:rsidR="00012DA9" w:rsidRDefault="00012DA9" w:rsidP="00012DA9">
      <w:pPr>
        <w:rPr>
          <w:b/>
          <w:bCs/>
        </w:rPr>
      </w:pPr>
      <w:r w:rsidRPr="00012DA9">
        <w:rPr>
          <w:b/>
          <w:bCs/>
        </w:rPr>
        <w:t>Google</w:t>
      </w:r>
    </w:p>
    <w:p w14:paraId="1483C27D" w14:textId="6C62FB01" w:rsidR="00464FC9" w:rsidRPr="00464FC9" w:rsidRDefault="00464FC9" w:rsidP="00012DA9">
      <w:r w:rsidRPr="00464FC9">
        <w:t xml:space="preserve">Google’s </w:t>
      </w:r>
      <w:proofErr w:type="spellStart"/>
      <w:r w:rsidRPr="00464FC9">
        <w:t>Dialogflow</w:t>
      </w:r>
      <w:proofErr w:type="spellEnd"/>
      <w:r w:rsidRPr="00464FC9">
        <w:t xml:space="preserve"> is the primary service used for conversational AI</w:t>
      </w:r>
      <w:r>
        <w:t>.</w:t>
      </w:r>
    </w:p>
    <w:p w14:paraId="3F0C5F1C" w14:textId="2C444A7A" w:rsidR="0031645E" w:rsidRDefault="0031645E" w:rsidP="00012DA9">
      <w:pPr>
        <w:rPr>
          <w:b/>
          <w:bCs/>
        </w:rPr>
      </w:pPr>
      <w:r>
        <w:rPr>
          <w:b/>
          <w:bCs/>
        </w:rPr>
        <w:t>IBM</w:t>
      </w:r>
    </w:p>
    <w:p w14:paraId="52EA0090" w14:textId="549B9705" w:rsidR="00464FC9" w:rsidRPr="00464FC9" w:rsidRDefault="00464FC9" w:rsidP="00012DA9">
      <w:r w:rsidRPr="00464FC9">
        <w:t>Watson Assistant is IBM’s AI assistant platform, and it is suitable for building all three types of AI assistants.</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716FD031" w14:textId="6992D365" w:rsidR="00BF541B" w:rsidRDefault="00BF541B" w:rsidP="007330B6">
      <w:pPr>
        <w:ind w:firstLine="360"/>
      </w:pPr>
    </w:p>
    <w:p w14:paraId="40C4C39A" w14:textId="77777777" w:rsidR="00BF541B" w:rsidRDefault="00BF541B" w:rsidP="007330B6">
      <w:pPr>
        <w:ind w:firstLine="360"/>
      </w:pPr>
    </w:p>
    <w:p w14:paraId="780AE8B0" w14:textId="6B486EDB" w:rsidR="0066030B" w:rsidRDefault="00A04186" w:rsidP="00A04186">
      <w:pPr>
        <w:pStyle w:val="Heading2"/>
        <w:numPr>
          <w:ilvl w:val="1"/>
          <w:numId w:val="1"/>
        </w:numPr>
      </w:pPr>
      <w:bookmarkStart w:id="20" w:name="_Toc110348669"/>
      <w:r>
        <w:t>Related Work</w:t>
      </w:r>
      <w:bookmarkEnd w:id="20"/>
    </w:p>
    <w:p w14:paraId="54D1CAE8" w14:textId="0F621029" w:rsidR="00A04186" w:rsidRDefault="00A04186" w:rsidP="00A04186"/>
    <w:p w14:paraId="40129B42" w14:textId="74AA9A8F" w:rsidR="00A04186" w:rsidRDefault="00276346" w:rsidP="002239DC">
      <w:r>
        <w:t>The dataset required for a typical healthcare chatbot is propose</w:t>
      </w:r>
      <w:r w:rsidR="00EA463B">
        <w:t>d</w:t>
      </w:r>
      <w:r>
        <w:t xml:space="preserve"> in a paper titled  </w:t>
      </w:r>
      <w:proofErr w:type="spellStart"/>
      <w:r w:rsidRPr="00276346">
        <w:t>HealFavor</w:t>
      </w:r>
      <w:proofErr w:type="spellEnd"/>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w:t>
      </w:r>
      <w:proofErr w:type="spellStart"/>
      <w:r w:rsidR="002239DC">
        <w:t>BiLSTM</w:t>
      </w:r>
      <w:proofErr w:type="spellEnd"/>
      <w:r w:rsidR="002239DC">
        <w:t xml:space="preserve">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16E321A9" w14:textId="5481D53C" w:rsidR="00527D03" w:rsidRDefault="00527D03" w:rsidP="002239DC">
      <w:r>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w:t>
      </w:r>
      <w:r w:rsidR="00D24D8D">
        <w:lastRenderedPageBreak/>
        <w:t>FAQ answering.</w:t>
      </w:r>
      <w:r w:rsidR="00355303">
        <w:t xml:space="preserve"> A paper by hugging face researchers </w:t>
      </w:r>
      <w:r w:rsidR="00355303">
        <w:fldChar w:fldCharType="begin"/>
      </w:r>
      <w:r w:rsidR="00355303">
        <w:instrText xml:space="preserve"> ADDIN EN.CITE &lt;EndNote&gt;&lt;Cite&gt;&lt;RecNum&gt;120&lt;/RecNum&gt;&lt;DisplayText&gt;(&amp;quot;Transformers: State-of-the-Art Natural Language Processing,&amp;quot;)&lt;/DisplayText&gt;&lt;record&gt;&lt;rec-number&gt;120&lt;/rec-number&gt;&lt;foreign-keys&gt;&lt;key app="EN" db-id="f2trs2pseazrd7e25vqxfzxwz5ve9v0vdsxx" timestamp="1653575436" guid="c39c8fba-f6e6-4718-b051-87995464063f"&gt;120&lt;/key&gt;&lt;/foreign-keys&gt;&lt;ref-type name="Journal Article"&gt;17&lt;/ref-type&gt;&lt;contributors&gt;&lt;/contributors&gt;&lt;titles&gt;&lt;title&gt;Transformers: State-of-the-Art Natural Language Processing&lt;/title&gt;&lt;/titles&gt;&lt;dates&gt;&lt;/dates&gt;&lt;urls&gt;&lt;related-urls&gt;&lt;url&gt;https://dx.doi.org/10.18653/v1/2020&lt;/url&gt;&lt;/related-urls&gt;&lt;/urls&gt;&lt;electronic-resource-num&gt;10.18653/v1/2020&lt;/electronic-resource-num&gt;&lt;/record&gt;&lt;/Cite&gt;&lt;/EndNote&gt;</w:instrText>
      </w:r>
      <w:r w:rsidR="00355303">
        <w:fldChar w:fldCharType="separate"/>
      </w:r>
      <w:r w:rsidR="00355303">
        <w:rPr>
          <w:noProof/>
        </w:rPr>
        <w:t>("Transformers: State-of-the-Art Natural Language Processing,")</w:t>
      </w:r>
      <w:r w:rsidR="00355303">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9E7392">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255DA2F4" w14:textId="77777777" w:rsidR="00355303" w:rsidRPr="00A04186" w:rsidRDefault="00355303" w:rsidP="002239DC"/>
    <w:p w14:paraId="714D0AAE" w14:textId="0C060232" w:rsidR="0066030B" w:rsidRDefault="000A646A" w:rsidP="007330B6">
      <w:pPr>
        <w:ind w:firstLine="360"/>
      </w:pPr>
      <w:r>
        <w:t xml:space="preserve"> </w:t>
      </w:r>
    </w:p>
    <w:p w14:paraId="4E2FF572" w14:textId="20E7E398" w:rsidR="00787AF2" w:rsidRDefault="00787AF2" w:rsidP="00125FF4"/>
    <w:p w14:paraId="7B12F523" w14:textId="21534564" w:rsidR="00787AF2" w:rsidRDefault="00787AF2">
      <w:r>
        <w:br w:type="page"/>
      </w:r>
    </w:p>
    <w:p w14:paraId="13806BAF" w14:textId="44A47887" w:rsidR="008A0E62" w:rsidRDefault="008A0E62" w:rsidP="008A0E62">
      <w:pPr>
        <w:pStyle w:val="Heading1"/>
        <w:numPr>
          <w:ilvl w:val="0"/>
          <w:numId w:val="1"/>
        </w:numPr>
      </w:pPr>
      <w:bookmarkStart w:id="21" w:name="_Toc110348670"/>
      <w:r w:rsidRPr="008A0E62">
        <w:lastRenderedPageBreak/>
        <w:t>Requirements specification</w:t>
      </w:r>
      <w:bookmarkEnd w:id="21"/>
      <w:r w:rsidRPr="008A0E62">
        <w:t xml:space="preserve"> </w:t>
      </w:r>
    </w:p>
    <w:p w14:paraId="74B0BD97" w14:textId="77777777" w:rsidR="003332B4" w:rsidRPr="003332B4" w:rsidRDefault="003332B4" w:rsidP="003332B4"/>
    <w:p w14:paraId="3DFC154D" w14:textId="2576749C" w:rsidR="002E3804" w:rsidRPr="002E3804" w:rsidRDefault="002E3804" w:rsidP="002E3804">
      <w:r>
        <w:t>This chapter discusses the scope of the project and the same was covered in the DOER document.</w:t>
      </w:r>
    </w:p>
    <w:p w14:paraId="7D689D78" w14:textId="431F0862" w:rsidR="008A0E62" w:rsidRDefault="00807552" w:rsidP="00A23D64">
      <w:pPr>
        <w:pStyle w:val="Heading2"/>
        <w:numPr>
          <w:ilvl w:val="1"/>
          <w:numId w:val="1"/>
        </w:numPr>
        <w:ind w:left="431" w:hanging="431"/>
      </w:pPr>
      <w:bookmarkStart w:id="22" w:name="_Toc110348671"/>
      <w:r w:rsidRPr="00A23D64">
        <w:t>Objectives</w:t>
      </w:r>
      <w:bookmarkEnd w:id="22"/>
    </w:p>
    <w:p w14:paraId="18915DBD" w14:textId="099C92D2" w:rsidR="00807552" w:rsidRPr="00807552" w:rsidRDefault="00A23D64" w:rsidP="00807552">
      <w:r>
        <w:t>Objectives of the project were set at the beginning of the project. Objectives were discussed with supervisors and were classified into three levels as below:</w:t>
      </w:r>
    </w:p>
    <w:p w14:paraId="75D5157C" w14:textId="5A236203" w:rsidR="00807552" w:rsidRDefault="00807552" w:rsidP="00807552">
      <w:pPr>
        <w:pStyle w:val="Heading2"/>
      </w:pPr>
      <w:bookmarkStart w:id="23" w:name="_Toc110348672"/>
      <w:r w:rsidRPr="00807552">
        <w:t>Primary objective</w:t>
      </w:r>
      <w:bookmarkEnd w:id="23"/>
      <w:r w:rsidR="003332B4">
        <w:t>:</w:t>
      </w:r>
    </w:p>
    <w:p w14:paraId="7952056C" w14:textId="77777777" w:rsidR="00951BBA" w:rsidRPr="00951BBA" w:rsidRDefault="00951BBA" w:rsidP="00951BBA">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The primary objectives focus on the development of a basic conversational AI, </w:t>
      </w:r>
      <w:proofErr w:type="gramStart"/>
      <w:r w:rsidRPr="00951BBA">
        <w:rPr>
          <w:rFonts w:ascii="Calibri" w:hAnsi="Calibri" w:cs="Calibri"/>
          <w:color w:val="000000"/>
        </w:rPr>
        <w:t>similar to</w:t>
      </w:r>
      <w:proofErr w:type="gramEnd"/>
      <w:r w:rsidRPr="00951BBA">
        <w:rPr>
          <w:rFonts w:ascii="Calibri" w:hAnsi="Calibri" w:cs="Calibri"/>
          <w:color w:val="000000"/>
        </w:rPr>
        <w:t xml:space="preserve"> an interactive Q&amp;A system, where the user mentions all the symptoms</w:t>
      </w:r>
      <w:r w:rsidR="003332B4">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sidR="003332B4">
        <w:rPr>
          <w:rFonts w:ascii="Calibri" w:hAnsi="Calibri" w:cs="Calibri"/>
          <w:color w:val="000000"/>
        </w:rPr>
        <w:t>The following objectives aim at building a conversation agent with these capabilities:</w:t>
      </w:r>
    </w:p>
    <w:p w14:paraId="5AA7068B" w14:textId="59BC1527" w:rsidR="00951BBA" w:rsidRPr="00951BBA" w:rsidRDefault="00951BBA" w:rsidP="00951BBA">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54B2DFEE" w14:textId="310076FE" w:rsidR="00951BBA" w:rsidRPr="00951BBA" w:rsidRDefault="00951BBA" w:rsidP="00951BBA">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6D459AB4" w14:textId="69E9DC99" w:rsidR="00951BBA" w:rsidRPr="00951BBA" w:rsidRDefault="00951BBA" w:rsidP="00951BBA">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24CE527" w14:textId="25853A83" w:rsidR="00951BBA" w:rsidRDefault="00951BBA" w:rsidP="00951BBA">
      <w:pPr>
        <w:pStyle w:val="ListParagraph"/>
        <w:numPr>
          <w:ilvl w:val="0"/>
          <w:numId w:val="16"/>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here an agent can respond to queries </w:t>
      </w:r>
    </w:p>
    <w:p w14:paraId="173CCBD7" w14:textId="75BA68FC" w:rsidR="00951BBA" w:rsidRPr="00D4757B" w:rsidRDefault="00D4757B" w:rsidP="00756E17">
      <w:pPr>
        <w:pStyle w:val="ListParagraph"/>
        <w:numPr>
          <w:ilvl w:val="0"/>
          <w:numId w:val="16"/>
        </w:numPr>
        <w:autoSpaceDE w:val="0"/>
        <w:autoSpaceDN w:val="0"/>
        <w:adjustRightInd w:val="0"/>
        <w:spacing w:after="0" w:line="240" w:lineRule="auto"/>
      </w:pPr>
      <w:r w:rsidRPr="00D4757B">
        <w:rPr>
          <w:rFonts w:ascii="Calibri" w:hAnsi="Calibri" w:cs="Calibri"/>
          <w:color w:val="000000"/>
        </w:rPr>
        <w:t>Data processing for symptom and disease matching</w:t>
      </w:r>
    </w:p>
    <w:p w14:paraId="0B5A750D" w14:textId="77777777" w:rsidR="00D4757B" w:rsidRPr="00951BBA" w:rsidRDefault="00D4757B" w:rsidP="00D4757B">
      <w:pPr>
        <w:pStyle w:val="ListParagraph"/>
        <w:autoSpaceDE w:val="0"/>
        <w:autoSpaceDN w:val="0"/>
        <w:adjustRightInd w:val="0"/>
        <w:spacing w:after="0" w:line="240" w:lineRule="auto"/>
      </w:pPr>
    </w:p>
    <w:p w14:paraId="4D058CE5" w14:textId="2E7AE86B" w:rsidR="00807552" w:rsidRDefault="00807552" w:rsidP="00807552">
      <w:pPr>
        <w:pStyle w:val="Heading2"/>
      </w:pPr>
      <w:bookmarkStart w:id="24" w:name="_Toc110348673"/>
      <w:r w:rsidRPr="00807552">
        <w:t>Secondary objective</w:t>
      </w:r>
      <w:bookmarkEnd w:id="24"/>
      <w:r w:rsidR="003332B4">
        <w:t>:</w:t>
      </w:r>
    </w:p>
    <w:p w14:paraId="4628F65A" w14:textId="60531B37" w:rsidR="002E3804" w:rsidRPr="002E3804" w:rsidRDefault="003332B4" w:rsidP="003332B4">
      <w:pPr>
        <w:rPr>
          <w:rFonts w:ascii="Calibri" w:hAnsi="Calibri" w:cs="Calibri"/>
          <w:color w:val="000000"/>
        </w:rPr>
      </w:pPr>
      <w:r>
        <w:t>The conversation agent’s dialogue management can be extended for a more coherent conversation with the end users. The below objectives aim to enhance dialogue management of the agent</w:t>
      </w:r>
      <w:r w:rsidR="00D4757B">
        <w:t xml:space="preserve">: </w:t>
      </w:r>
    </w:p>
    <w:p w14:paraId="0C32ED5B" w14:textId="668E6D16" w:rsidR="002E3804" w:rsidRPr="002E3804" w:rsidRDefault="002E3804" w:rsidP="002E3804">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Gradual information gathering of symptoms from the user </w:t>
      </w:r>
    </w:p>
    <w:p w14:paraId="3D207C35" w14:textId="50E8C0A2" w:rsidR="002E3804" w:rsidRPr="002E3804" w:rsidRDefault="002E3804" w:rsidP="002E3804">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Extending the dialogue with </w:t>
      </w:r>
      <w:proofErr w:type="gramStart"/>
      <w:r w:rsidRPr="002E3804">
        <w:rPr>
          <w:rFonts w:ascii="Calibri" w:hAnsi="Calibri" w:cs="Calibri"/>
          <w:color w:val="000000"/>
        </w:rPr>
        <w:t>back and forth</w:t>
      </w:r>
      <w:proofErr w:type="gramEnd"/>
      <w:r w:rsidRPr="002E3804">
        <w:rPr>
          <w:rFonts w:ascii="Calibri" w:hAnsi="Calibri" w:cs="Calibri"/>
          <w:color w:val="000000"/>
        </w:rPr>
        <w:t xml:space="preserve"> exchange of information to achieve a more humanly conversation </w:t>
      </w:r>
    </w:p>
    <w:p w14:paraId="15547EF5" w14:textId="77777777" w:rsidR="002E3804" w:rsidRDefault="002E3804" w:rsidP="00807552">
      <w:pPr>
        <w:pStyle w:val="Heading2"/>
      </w:pPr>
      <w:bookmarkStart w:id="25" w:name="_Toc110348674"/>
    </w:p>
    <w:p w14:paraId="59236045" w14:textId="7FAFAE81" w:rsidR="00807552" w:rsidRDefault="00807552" w:rsidP="00807552">
      <w:pPr>
        <w:pStyle w:val="Heading2"/>
      </w:pPr>
      <w:r w:rsidRPr="00807552">
        <w:t>Tertiary objective</w:t>
      </w:r>
      <w:bookmarkEnd w:id="25"/>
      <w:r w:rsidR="003332B4">
        <w:t>:</w:t>
      </w:r>
    </w:p>
    <w:p w14:paraId="11C6970F" w14:textId="2ACA5064" w:rsidR="003332B4" w:rsidRPr="003332B4" w:rsidRDefault="003332B4" w:rsidP="003332B4">
      <w:r>
        <w:t>User experience can be enhanced with a user interface and better techniques for conversational agents’ knowledge representation. Following objective aim to enhance user experience:</w:t>
      </w:r>
    </w:p>
    <w:p w14:paraId="17F81948" w14:textId="751D4C71" w:rsidR="002E3804" w:rsidRPr="003332B4" w:rsidRDefault="003332B4" w:rsidP="003332B4">
      <w:pPr>
        <w:pStyle w:val="ListParagraph"/>
        <w:numPr>
          <w:ilvl w:val="0"/>
          <w:numId w:val="21"/>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Web-based graphical user interface (GUI)</w:t>
      </w:r>
      <w:r w:rsidR="002E3804" w:rsidRPr="003332B4">
        <w:rPr>
          <w:rFonts w:ascii="Calibri" w:hAnsi="Calibri" w:cs="Calibri"/>
          <w:color w:val="000000"/>
        </w:rPr>
        <w:t xml:space="preserve"> for the chatbot </w:t>
      </w:r>
    </w:p>
    <w:p w14:paraId="23EE9A5A" w14:textId="607BECFA" w:rsidR="002E3804" w:rsidRPr="002E3804" w:rsidRDefault="002E3804" w:rsidP="002E3804">
      <w:pPr>
        <w:pStyle w:val="ListParagraph"/>
        <w:numPr>
          <w:ilvl w:val="0"/>
          <w:numId w:val="20"/>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13A43535" w14:textId="77777777" w:rsidR="002E3804" w:rsidRPr="002E3804" w:rsidRDefault="002E3804" w:rsidP="002E3804">
      <w:pPr>
        <w:autoSpaceDE w:val="0"/>
        <w:autoSpaceDN w:val="0"/>
        <w:adjustRightInd w:val="0"/>
        <w:spacing w:after="0" w:line="240" w:lineRule="auto"/>
        <w:rPr>
          <w:rFonts w:ascii="Calibri" w:hAnsi="Calibri" w:cs="Calibri"/>
          <w:color w:val="000000"/>
        </w:rPr>
      </w:pPr>
    </w:p>
    <w:p w14:paraId="7EB8A9D1" w14:textId="77777777" w:rsidR="00574544" w:rsidRDefault="00574544">
      <w:pPr>
        <w:rPr>
          <w:rFonts w:asciiTheme="majorHAnsi" w:eastAsiaTheme="majorEastAsia" w:hAnsiTheme="majorHAnsi" w:cstheme="majorBidi"/>
          <w:color w:val="2F5496" w:themeColor="accent1" w:themeShade="BF"/>
          <w:sz w:val="32"/>
          <w:szCs w:val="32"/>
        </w:rPr>
      </w:pPr>
      <w:bookmarkStart w:id="26" w:name="_Toc110348675"/>
      <w:r>
        <w:br w:type="page"/>
      </w:r>
    </w:p>
    <w:p w14:paraId="1A50FA36" w14:textId="6C9DD9C7" w:rsidR="008A0E62" w:rsidRPr="008A0E62" w:rsidRDefault="008A0E62" w:rsidP="008A0E62">
      <w:pPr>
        <w:pStyle w:val="Heading1"/>
        <w:numPr>
          <w:ilvl w:val="0"/>
          <w:numId w:val="1"/>
        </w:numPr>
      </w:pPr>
      <w:r w:rsidRPr="008A0E62">
        <w:lastRenderedPageBreak/>
        <w:t>Software engineering process</w:t>
      </w:r>
      <w:bookmarkEnd w:id="26"/>
      <w:r w:rsidRPr="008A0E62">
        <w:t xml:space="preserve"> </w:t>
      </w:r>
    </w:p>
    <w:p w14:paraId="61FF38B4" w14:textId="0B218C7C" w:rsidR="008A0E62" w:rsidRDefault="008A0E62" w:rsidP="008A0E62"/>
    <w:p w14:paraId="21172400" w14:textId="655A22C7" w:rsidR="00807552" w:rsidRDefault="00807552" w:rsidP="00807552">
      <w:pPr>
        <w:pStyle w:val="Heading2"/>
      </w:pPr>
      <w:bookmarkStart w:id="27" w:name="_Toc110348676"/>
      <w:r>
        <w:t>Planning:</w:t>
      </w:r>
      <w:bookmarkEnd w:id="27"/>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7A0C317F" w:rsidR="000B4181" w:rsidRDefault="00807552" w:rsidP="000B4181">
      <w:pPr>
        <w:pStyle w:val="Heading2"/>
      </w:pPr>
      <w:bookmarkStart w:id="28" w:name="_Toc110348677"/>
      <w:r>
        <w:t>Development</w:t>
      </w:r>
      <w:bookmarkEnd w:id="28"/>
      <w:r w:rsidR="000B4181">
        <w:t>:</w:t>
      </w:r>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7098A2F3" w:rsidR="00807552" w:rsidRDefault="00807552" w:rsidP="00807552">
      <w:pPr>
        <w:pStyle w:val="Heading2"/>
      </w:pPr>
      <w:bookmarkStart w:id="29" w:name="_Toc110348678"/>
      <w:r>
        <w:t>Tracking:</w:t>
      </w:r>
      <w:bookmarkEnd w:id="29"/>
    </w:p>
    <w:p w14:paraId="2AB02C6E" w14:textId="79AECCE1" w:rsidR="00807552" w:rsidRPr="00807552" w:rsidRDefault="00E61D37" w:rsidP="00807552">
      <w:proofErr w:type="gramStart"/>
      <w:r>
        <w:t>Similar to</w:t>
      </w:r>
      <w:proofErr w:type="gramEnd"/>
      <w:r>
        <w:t xml:space="preserve"> sprint review meetings, a weekly meeting helped us in reviewing the project progress. Thursday meetings were used for all the critical discussions, </w:t>
      </w:r>
      <w:proofErr w:type="gramStart"/>
      <w:r>
        <w:t>brainstorming</w:t>
      </w:r>
      <w:proofErr w:type="gramEnd"/>
      <w:r>
        <w:t xml:space="preserve"> and tracking of the work done in the week and work items for the coming week.</w:t>
      </w:r>
      <w:r w:rsidR="008758E4">
        <w:t xml:space="preserve"> MS Teams channel was used for maintaining the backlog items.</w:t>
      </w:r>
    </w:p>
    <w:p w14:paraId="543F3620" w14:textId="3549194A" w:rsidR="00807552" w:rsidRDefault="00807552" w:rsidP="00807552">
      <w:pPr>
        <w:pStyle w:val="Heading2"/>
      </w:pPr>
      <w:bookmarkStart w:id="30" w:name="_Toc110348679"/>
      <w:r>
        <w:t>Testing:</w:t>
      </w:r>
      <w:bookmarkEnd w:id="30"/>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40D3C4C8" w:rsidR="00807552" w:rsidRDefault="00807552" w:rsidP="00807552">
      <w:pPr>
        <w:pStyle w:val="Heading2"/>
      </w:pPr>
      <w:bookmarkStart w:id="31" w:name="_Toc110348680"/>
      <w:r>
        <w:t>Version Control</w:t>
      </w:r>
      <w:bookmarkEnd w:id="31"/>
      <w:r w:rsidR="000B4181">
        <w:t>:</w:t>
      </w:r>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w:t>
      </w:r>
      <w:proofErr w:type="spellStart"/>
      <w:r>
        <w:t>Github</w:t>
      </w:r>
      <w:proofErr w:type="spellEnd"/>
      <w:r>
        <w:t xml:space="preserve"> repository link:  </w:t>
      </w:r>
      <w:hyperlink r:id="rId12" w:history="1">
        <w:r w:rsidR="00075A95" w:rsidRPr="00C4257D">
          <w:rPr>
            <w:rStyle w:val="Hyperlink"/>
          </w:rPr>
          <w:t>https://github.com/RightWrite/HealthAgent.git</w:t>
        </w:r>
      </w:hyperlink>
    </w:p>
    <w:p w14:paraId="0EB289C3" w14:textId="692CF71E" w:rsidR="00807552" w:rsidRDefault="00807552" w:rsidP="00807552">
      <w:pPr>
        <w:pStyle w:val="Heading2"/>
      </w:pPr>
      <w:bookmarkStart w:id="32" w:name="_Toc110348681"/>
      <w:r>
        <w:t>Final Art</w:t>
      </w:r>
      <w:r w:rsidR="00F83CDC">
        <w:t>e</w:t>
      </w:r>
      <w:r>
        <w:t>facts</w:t>
      </w:r>
      <w:bookmarkEnd w:id="32"/>
      <w:r w:rsidR="000B4181">
        <w:t>:</w:t>
      </w:r>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w:t>
      </w:r>
      <w:proofErr w:type="gramStart"/>
      <w:r>
        <w:rPr>
          <w:rFonts w:ascii="Courier New" w:hAnsi="Courier New" w:cs="Courier New"/>
          <w:color w:val="1C1E21"/>
          <w:spacing w:val="1"/>
          <w:sz w:val="23"/>
          <w:szCs w:val="23"/>
          <w:shd w:val="clear" w:color="auto" w:fill="EFEFEF"/>
        </w:rPr>
        <w:t>&gt;.tar.gz</w:t>
      </w:r>
      <w:proofErr w:type="gramEnd"/>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bookmarkStart w:id="33" w:name="_Toc110348682"/>
      <w:r>
        <w:br w:type="page"/>
      </w:r>
    </w:p>
    <w:p w14:paraId="2D3E5ABC" w14:textId="03443732" w:rsidR="00807552" w:rsidRDefault="00787AF2" w:rsidP="00787AF2">
      <w:pPr>
        <w:pStyle w:val="Heading1"/>
        <w:numPr>
          <w:ilvl w:val="0"/>
          <w:numId w:val="1"/>
        </w:numPr>
      </w:pPr>
      <w:r>
        <w:lastRenderedPageBreak/>
        <w:t>Ethics</w:t>
      </w:r>
      <w:bookmarkEnd w:id="33"/>
      <w:r>
        <w:t xml:space="preserve"> </w:t>
      </w:r>
    </w:p>
    <w:p w14:paraId="6B062D76" w14:textId="4AE03694" w:rsidR="00F83CDC" w:rsidRDefault="00F83CDC" w:rsidP="00F83CDC"/>
    <w:p w14:paraId="169AA7B5" w14:textId="66590D19" w:rsidR="00F14F27" w:rsidRDefault="00F14F27" w:rsidP="00F83CDC">
      <w:r>
        <w:t>The p</w:t>
      </w:r>
      <w:r w:rsidRPr="00224441">
        <w:t>reliminary Self-Assessment Form</w:t>
      </w:r>
      <w:r>
        <w:t xml:space="preserve"> identified that the project has no ethical concerns.</w:t>
      </w:r>
    </w:p>
    <w:p w14:paraId="3AEF52E9" w14:textId="5AA24739" w:rsidR="00145E15" w:rsidRDefault="00145E15" w:rsidP="00145E15">
      <w:pPr>
        <w:pStyle w:val="Heading2"/>
      </w:pPr>
      <w:r>
        <w:t>Human involvement:</w:t>
      </w:r>
    </w:p>
    <w:p w14:paraId="14AFEE48" w14:textId="05385870" w:rsidR="00224441" w:rsidRDefault="00F14F27" w:rsidP="00807552">
      <w:r>
        <w:t xml:space="preserve">There </w:t>
      </w:r>
      <w:r w:rsidR="00224441">
        <w:t xml:space="preserve">will </w:t>
      </w:r>
      <w:r>
        <w:t xml:space="preserve">be </w:t>
      </w:r>
      <w:r w:rsidR="00224441">
        <w:t>no element of human involvement during project development and evaluation.</w:t>
      </w:r>
      <w:r w:rsidR="00EE73A8">
        <w:t xml:space="preserve"> </w:t>
      </w:r>
    </w:p>
    <w:p w14:paraId="10689C87" w14:textId="202044AB" w:rsidR="00B40674" w:rsidRDefault="00EE73A8" w:rsidP="00B40674">
      <w:pPr>
        <w:pStyle w:val="Heading2"/>
      </w:pPr>
      <w:r>
        <w:t>System Access:</w:t>
      </w:r>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ill collect anonymous feedback on the quality of the artefact only using the Qualtrics university survey system. </w:t>
      </w:r>
      <w:r w:rsidR="00224441">
        <w:t xml:space="preserve">Users will get access to only pre-recorded behaviour of the system. </w:t>
      </w:r>
    </w:p>
    <w:p w14:paraId="1E81D64A" w14:textId="1A57A483" w:rsidR="00145E15" w:rsidRDefault="00145E15" w:rsidP="00145E15">
      <w:pPr>
        <w:pStyle w:val="Heading2"/>
      </w:pPr>
      <w:r>
        <w:t>Data Usage and Accessibility:</w:t>
      </w:r>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w:t>
      </w:r>
      <w:proofErr w:type="gramStart"/>
      <w:r w:rsidR="00F14F27">
        <w:t xml:space="preserve">( </w:t>
      </w:r>
      <w:r w:rsidR="00F14F27" w:rsidRPr="00B66D52">
        <w:t>https://www.kaggle.com/datasets/priya1207/diseases-dataset</w:t>
      </w:r>
      <w:proofErr w:type="gramEnd"/>
      <w:r w:rsidR="00F14F27" w:rsidRPr="00B66D52">
        <w:t xml:space="preserve"> )</w:t>
      </w:r>
      <w:r w:rsidR="00F14F27">
        <w:t xml:space="preserve">. It contains information about diseases, symptoms and medical treatments scrapped from </w:t>
      </w:r>
      <w:proofErr w:type="spellStart"/>
      <w:r w:rsidR="00F14F27">
        <w:t>MayoClinic</w:t>
      </w:r>
      <w:proofErr w:type="spellEnd"/>
      <w:r w:rsidR="00F14F27">
        <w:t xml:space="preserve"> </w:t>
      </w:r>
      <w:proofErr w:type="gramStart"/>
      <w:r w:rsidR="00F14F27">
        <w:t xml:space="preserve">( </w:t>
      </w:r>
      <w:r w:rsidR="00F14F27" w:rsidRPr="00B66D52">
        <w:t>https://www.mayoclinic.org/</w:t>
      </w:r>
      <w:proofErr w:type="gramEnd"/>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bookmarkStart w:id="34" w:name="_Toc110348683"/>
      <w:r>
        <w:br w:type="page"/>
      </w:r>
      <w:bookmarkEnd w:id="34"/>
    </w:p>
    <w:p w14:paraId="50ED43A3" w14:textId="610BCE18" w:rsidR="00D00072" w:rsidRDefault="00787AF2" w:rsidP="007C7D69">
      <w:pPr>
        <w:pStyle w:val="Heading1"/>
        <w:numPr>
          <w:ilvl w:val="0"/>
          <w:numId w:val="1"/>
        </w:numPr>
      </w:pPr>
      <w:bookmarkStart w:id="35" w:name="_Toc110348684"/>
      <w:r>
        <w:lastRenderedPageBreak/>
        <w:t>Design</w:t>
      </w:r>
      <w:bookmarkEnd w:id="35"/>
    </w:p>
    <w:p w14:paraId="1CEE4AF5" w14:textId="77777777" w:rsidR="007C7D69" w:rsidRPr="007C7D69" w:rsidRDefault="007C7D69" w:rsidP="007C7D69"/>
    <w:p w14:paraId="51BA6C81" w14:textId="63A6F872" w:rsidR="00BF541B" w:rsidRDefault="00B36B8F">
      <w:r>
        <w:t xml:space="preserve">The proposed prototype of an AI-enabled conversational virtual agent named Health Agent is built on top of an open-source conversational AI platform called </w:t>
      </w:r>
      <w:r w:rsidR="002A5223">
        <w:t>Rasa</w:t>
      </w:r>
      <w:r>
        <w:t>.</w:t>
      </w:r>
    </w:p>
    <w:p w14:paraId="7924F9CA" w14:textId="06E4C349" w:rsidR="005F598C" w:rsidRDefault="005F598C" w:rsidP="005F598C">
      <w:pPr>
        <w:pStyle w:val="Heading2"/>
      </w:pPr>
      <w:r>
        <w:t>Architecture</w:t>
      </w:r>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13"/>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4E0DF537" w14:textId="42C0330A" w:rsidR="00096BBB" w:rsidRPr="007E63D6" w:rsidRDefault="00E94A9E" w:rsidP="007E63D6">
      <w:pPr>
        <w:pStyle w:val="ListParagraph"/>
        <w:numPr>
          <w:ilvl w:val="0"/>
          <w:numId w:val="20"/>
        </w:numPr>
        <w:tabs>
          <w:tab w:val="left" w:pos="1420"/>
        </w:tabs>
        <w:ind w:left="357" w:hanging="357"/>
      </w:pPr>
      <w:r w:rsidRPr="00FA5A21">
        <w:rPr>
          <w:b/>
          <w:bCs/>
        </w:rPr>
        <w:t>Natural Language Understanding Unit (NLU):</w:t>
      </w:r>
      <w:r>
        <w:t xml:space="preserve"> NLU interprets text-based user inputs. </w:t>
      </w:r>
      <w:r w:rsidR="00FA5A21">
        <w:t xml:space="preserve">With </w:t>
      </w:r>
      <w:proofErr w:type="gramStart"/>
      <w:r w:rsidR="002A5223">
        <w:t>Rasa</w:t>
      </w:r>
      <w:r w:rsidR="00FA5A21">
        <w:t>,</w:t>
      </w:r>
      <w:r w:rsidR="007E63D6">
        <w:t xml:space="preserve"> </w:t>
      </w:r>
      <w:r w:rsidR="00FA5A21">
        <w:t xml:space="preserve"> NLU</w:t>
      </w:r>
      <w:proofErr w:type="gramEnd"/>
      <w:r w:rsidR="00FA5A21">
        <w:t xml:space="preserve">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proofErr w:type="spellStart"/>
      <w:r w:rsidRPr="00125074">
        <w:rPr>
          <w:i/>
          <w:iCs/>
        </w:rPr>
        <w:t>config.yml</w:t>
      </w:r>
      <w:proofErr w:type="spellEnd"/>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14"/>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rsidP="007E63D6">
      <w:pPr>
        <w:pStyle w:val="ListParagraph"/>
        <w:numPr>
          <w:ilvl w:val="0"/>
          <w:numId w:val="22"/>
        </w:numPr>
        <w:tabs>
          <w:tab w:val="left" w:pos="1420"/>
        </w:tabs>
      </w:pPr>
      <w:r w:rsidRPr="00125074">
        <w:rPr>
          <w:b/>
          <w:bCs/>
        </w:rPr>
        <w:t>Tokenizers</w:t>
      </w:r>
      <w:r w:rsidR="00125074">
        <w:t xml:space="preserve">: Splits text into tokens </w:t>
      </w:r>
    </w:p>
    <w:p w14:paraId="645D3003" w14:textId="017AFD54" w:rsidR="00E12777" w:rsidRPr="00125074" w:rsidRDefault="00E12777" w:rsidP="007E63D6">
      <w:pPr>
        <w:pStyle w:val="ListParagraph"/>
        <w:numPr>
          <w:ilvl w:val="0"/>
          <w:numId w:val="22"/>
        </w:numPr>
        <w:tabs>
          <w:tab w:val="left" w:pos="1420"/>
        </w:tabs>
        <w:rPr>
          <w:b/>
          <w:bCs/>
        </w:rPr>
      </w:pPr>
      <w:proofErr w:type="spellStart"/>
      <w:r w:rsidRPr="00125074">
        <w:rPr>
          <w:b/>
          <w:bCs/>
        </w:rPr>
        <w:t>Featurizers</w:t>
      </w:r>
      <w:proofErr w:type="spellEnd"/>
      <w:r w:rsidR="00125074">
        <w:rPr>
          <w:b/>
          <w:bCs/>
        </w:rPr>
        <w:t xml:space="preserve">: </w:t>
      </w:r>
      <w:r w:rsidR="00D7092D">
        <w:t>Returns sequence features and sentence features</w:t>
      </w:r>
    </w:p>
    <w:p w14:paraId="6607DD85" w14:textId="5AB55F31" w:rsidR="00E12777" w:rsidRPr="00125074" w:rsidRDefault="00E12777" w:rsidP="007E63D6">
      <w:pPr>
        <w:pStyle w:val="ListParagraph"/>
        <w:numPr>
          <w:ilvl w:val="0"/>
          <w:numId w:val="22"/>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rsidP="007E63D6">
      <w:pPr>
        <w:pStyle w:val="ListParagraph"/>
        <w:numPr>
          <w:ilvl w:val="0"/>
          <w:numId w:val="22"/>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029B0044" w14:textId="41506176" w:rsidR="00422C74" w:rsidRPr="00A97012" w:rsidRDefault="00422C74" w:rsidP="007E63D6"/>
    <w:p w14:paraId="61EA706F" w14:textId="77777777" w:rsidR="00E12777" w:rsidRDefault="00E12777" w:rsidP="00E12777">
      <w:pPr>
        <w:pStyle w:val="ListParagraph"/>
        <w:tabs>
          <w:tab w:val="left" w:pos="1420"/>
        </w:tabs>
        <w:ind w:left="357"/>
      </w:pPr>
    </w:p>
    <w:p w14:paraId="171999B7" w14:textId="77503124" w:rsidR="00E94A9E" w:rsidRDefault="00E94A9E" w:rsidP="00E94A9E">
      <w:pPr>
        <w:pStyle w:val="ListParagraph"/>
        <w:numPr>
          <w:ilvl w:val="0"/>
          <w:numId w:val="20"/>
        </w:numPr>
        <w:tabs>
          <w:tab w:val="left" w:pos="1420"/>
        </w:tabs>
        <w:ind w:left="357" w:hanging="357"/>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w:t>
      </w:r>
      <w:r>
        <w:t xml:space="preserve"> and is particularly important </w:t>
      </w:r>
      <w:r>
        <w:t xml:space="preserve">for multi-turn task-oriented dialogue. </w:t>
      </w:r>
      <w:r>
        <w:t>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15"/>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w:t>
      </w:r>
      <w:proofErr w:type="spellStart"/>
      <w:r w:rsidR="005509CF">
        <w:t>Memoization</w:t>
      </w:r>
      <w:proofErr w:type="spellEnd"/>
      <w:r w:rsidR="005509CF">
        <w:t xml:space="preserve">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14F21432" w:rsidR="00E94A9E" w:rsidRDefault="00E94A9E" w:rsidP="00E94A9E">
      <w:pPr>
        <w:pStyle w:val="ListParagraph"/>
        <w:numPr>
          <w:ilvl w:val="0"/>
          <w:numId w:val="20"/>
        </w:numPr>
        <w:tabs>
          <w:tab w:val="left" w:pos="1420"/>
        </w:tabs>
        <w:ind w:left="357" w:hanging="357"/>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w:t>
      </w:r>
      <w:proofErr w:type="gramStart"/>
      <w:r>
        <w:t>Once</w:t>
      </w:r>
      <w:proofErr w:type="gramEnd"/>
      <w:r>
        <w:t xml:space="preserv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w:t>
      </w:r>
      <w:proofErr w:type="gramStart"/>
      <w:r>
        <w:t>response,</w:t>
      </w:r>
      <w:proofErr w:type="gramEnd"/>
      <w:r>
        <w:t xml:space="preserv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proofErr w:type="gramStart"/>
      <w:r>
        <w:t>Hence</w:t>
      </w:r>
      <w:proofErr w:type="gramEnd"/>
      <w:r>
        <w:t xml:space="preserve"> we have used a template-based NLU in our architecture.</w:t>
      </w:r>
      <w:r>
        <w:t xml:space="preserv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5509CF">
      <w:pPr>
        <w:pStyle w:val="ListParagraph"/>
        <w:numPr>
          <w:ilvl w:val="0"/>
          <w:numId w:val="20"/>
        </w:numPr>
        <w:tabs>
          <w:tab w:val="left" w:pos="1420"/>
        </w:tabs>
        <w:ind w:left="357" w:hanging="357"/>
        <w:rPr>
          <w:b/>
          <w:bCs/>
        </w:rPr>
      </w:pPr>
      <w:r w:rsidRPr="00E12777">
        <w:rPr>
          <w:b/>
          <w:bCs/>
        </w:rPr>
        <w:t>Action Server / Backend:</w:t>
      </w:r>
    </w:p>
    <w:p w14:paraId="38518672" w14:textId="687D05E3" w:rsidR="005F3AAC" w:rsidRDefault="005509CF" w:rsidP="005F3AAC">
      <w:pPr>
        <w:pStyle w:val="ListParagraph"/>
        <w:tabs>
          <w:tab w:val="left" w:pos="1420"/>
        </w:tabs>
        <w:ind w:left="357"/>
      </w:pPr>
      <w:r>
        <w:t xml:space="preserve">The DM module may require interactions with databases, </w:t>
      </w:r>
      <w:proofErr w:type="gramStart"/>
      <w:r>
        <w:t>APIs</w:t>
      </w:r>
      <w:proofErr w:type="gramEnd"/>
      <w:r>
        <w:t xml:space="preserve">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 xml:space="preserve">runs custom actions for a Rasa </w:t>
      </w:r>
      <w:proofErr w:type="gramStart"/>
      <w:r w:rsidR="002F6C0A" w:rsidRPr="002F6C0A">
        <w:t>Open Source</w:t>
      </w:r>
      <w:proofErr w:type="gramEnd"/>
      <w:r w:rsidR="002F6C0A" w:rsidRPr="002F6C0A">
        <w:t xml:space="preserve"> conversational assistant.</w:t>
      </w:r>
      <w:r w:rsidR="002A5223">
        <w:t xml:space="preserve"> </w:t>
      </w:r>
    </w:p>
    <w:p w14:paraId="758B4C95" w14:textId="3E19051B" w:rsidR="005F3AAC" w:rsidRDefault="005F3AAC" w:rsidP="005F3AAC">
      <w:pPr>
        <w:pStyle w:val="ListParagraph"/>
        <w:tabs>
          <w:tab w:val="left" w:pos="1420"/>
        </w:tabs>
        <w:ind w:left="357"/>
      </w:pPr>
      <w:r>
        <w:t xml:space="preserve">When your assistant predicts a custom action, the Rasa server sends a POST request to the action server with a </w:t>
      </w:r>
      <w:r>
        <w:t>JSON</w:t>
      </w:r>
      <w:r>
        <w:t xml:space="preserve"> payload including the name of the predicted action, the conversation ID, the contents of the tracker and the contents of the domain.</w:t>
      </w:r>
      <w:r>
        <w:t xml:space="preserve"> </w:t>
      </w:r>
      <w:r>
        <w:t xml:space="preserve">When the action server finishes running a custom action, it returns a </w:t>
      </w:r>
      <w:r>
        <w:t>JSON</w:t>
      </w:r>
      <w:r>
        <w:t xml:space="preserve">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11FF990F" w:rsidR="00E94A9E" w:rsidRDefault="00E94A9E" w:rsidP="00E94A9E">
      <w:pPr>
        <w:pStyle w:val="ListParagraph"/>
        <w:numPr>
          <w:ilvl w:val="0"/>
          <w:numId w:val="20"/>
        </w:numPr>
        <w:tabs>
          <w:tab w:val="left" w:pos="1420"/>
        </w:tabs>
        <w:ind w:left="357" w:hanging="357"/>
        <w:rPr>
          <w:b/>
          <w:bCs/>
        </w:rPr>
      </w:pPr>
      <w:r w:rsidRPr="00E12777">
        <w:rPr>
          <w:b/>
          <w:bCs/>
        </w:rPr>
        <w:t xml:space="preserve">Web </w:t>
      </w:r>
      <w:proofErr w:type="gramStart"/>
      <w:r w:rsidRPr="00E12777">
        <w:rPr>
          <w:b/>
          <w:bCs/>
        </w:rPr>
        <w:t>Client :</w:t>
      </w:r>
      <w:proofErr w:type="gramEnd"/>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15F73E91" w14:textId="79E7AA12" w:rsidR="005F598C" w:rsidRDefault="005F598C"/>
    <w:p w14:paraId="3D31D252" w14:textId="1AC12BF7" w:rsidR="009B44E3" w:rsidRDefault="00606B0A" w:rsidP="00422C74">
      <w:pPr>
        <w:pStyle w:val="Heading2"/>
      </w:pPr>
      <w:r>
        <w:t xml:space="preserve">What is </w:t>
      </w:r>
      <w:r w:rsidR="00850CB3">
        <w:t>Rasa</w:t>
      </w:r>
      <w:r>
        <w:t>:</w:t>
      </w:r>
    </w:p>
    <w:p w14:paraId="63E1C604" w14:textId="61D69629" w:rsidR="00595E2A" w:rsidRDefault="006F01F7" w:rsidP="00595E2A">
      <w:r w:rsidRPr="006F01F7">
        <w:t>The chatbot market has seen increased interest and rapid adoption over the last five years. During that time, the products and platforms enabling the building of chatbots have been extremely diverse and have evolved considerably.</w:t>
      </w:r>
      <w:r w:rsidR="009B44E3">
        <w:t xml:space="preserve"> These solutions can be divided into two types: closed source solutions and </w:t>
      </w:r>
      <w:proofErr w:type="gramStart"/>
      <w:r w:rsidR="009B44E3">
        <w:t>open source</w:t>
      </w:r>
      <w:proofErr w:type="gramEnd"/>
      <w:r w:rsidR="009B44E3">
        <w:t xml:space="preserve"> solutions. Closed source solutions </w:t>
      </w:r>
      <w:r w:rsidR="00595E2A">
        <w:t>come with a</w:t>
      </w:r>
      <w:r w:rsidR="009B44E3">
        <w:t xml:space="preserve"> high cost, vendor lock-in, risk of data leakage, and the inability to implement custom functions. </w:t>
      </w:r>
      <w:proofErr w:type="gramStart"/>
      <w:r w:rsidR="009B44E3">
        <w:t>Open source</w:t>
      </w:r>
      <w:proofErr w:type="gramEnd"/>
      <w:r w:rsidR="009B44E3">
        <w:t xml:space="preserve"> solutions </w:t>
      </w:r>
      <w:r w:rsidR="00595E2A">
        <w:t>have an advantage in this regard.</w:t>
      </w:r>
      <w:r w:rsidR="009B44E3">
        <w:t xml:space="preserve"> </w:t>
      </w:r>
      <w:r w:rsidR="00595E2A">
        <w:t xml:space="preserve"> A downside of </w:t>
      </w:r>
      <w:proofErr w:type="gramStart"/>
      <w:r w:rsidR="00595E2A">
        <w:t>open source</w:t>
      </w:r>
      <w:proofErr w:type="gramEnd"/>
      <w:r w:rsidR="00595E2A">
        <w:t xml:space="preserve"> solutions is that users need to be careful in choosing the framework, make sure it is scalable and concurrent and has wide community support. </w:t>
      </w:r>
      <w:r w:rsidR="00A323E3">
        <w:t xml:space="preserve"> </w:t>
      </w:r>
    </w:p>
    <w:p w14:paraId="4F7A128A" w14:textId="68E69831" w:rsidR="009B44E3" w:rsidRDefault="00595E2A" w:rsidP="00595E2A">
      <w:r>
        <w:t xml:space="preserve">Rasa is the only open-source, industry-grade conversational AI framework that meets these requirements. </w:t>
      </w:r>
      <w:r w:rsidR="009B44E3">
        <w:t>Many companies have successfully built their chatbots using Rasa.</w:t>
      </w:r>
      <w:r>
        <w:t xml:space="preserve"> </w:t>
      </w:r>
      <w:r w:rsidRPr="00595E2A">
        <w:t xml:space="preserve">Rasa has been recognized as a Niche Player in </w:t>
      </w:r>
      <w:proofErr w:type="spellStart"/>
      <w:r w:rsidRPr="00595E2A">
        <w:t>Gartner®Magic</w:t>
      </w:r>
      <w:proofErr w:type="spellEnd"/>
      <w:r w:rsidRPr="00595E2A">
        <w:t xml:space="preserve"> Quadrant™</w:t>
      </w:r>
      <w:r>
        <w:fldChar w:fldCharType="begin"/>
      </w:r>
      <w:r w:rsidR="002E2408">
        <w:instrText xml:space="preserve"> ADDIN EN.CITE &lt;EndNote&gt;&lt;Cite&gt;&lt;Author&gt;Magnus Revang&lt;/Author&gt;&lt;RecNum&gt;154&lt;/RecNum&gt;&lt;DisplayText&gt;(Magnus Revang)&lt;/DisplayText&gt;&lt;record&gt;&lt;rec-number&gt;154&lt;/rec-number&gt;&lt;foreign-keys&gt;&lt;key app="EN" db-id="f2trs2pseazrd7e25vqxfzxwz5ve9v0vdsxx" timestamp="1659557574" guid="7c937b26-a174-4c78-8d1f-37625bfd6758"&gt;154&lt;/key&gt;&lt;/foreign-keys&gt;&lt;ref-type name="Journal Article"&gt;17&lt;/ref-type&gt;&lt;contributors&gt;&lt;authors&gt;&lt;author&gt; Magnus Revang, Anthony Mullen, Bern Elliot&lt;/author&gt;&lt;/authors&gt;&lt;/contributors&gt;&lt;titles&gt;&lt;title&gt;Magic Quadrant for Enterprise Conversational AI Platforms&lt;/title&gt;&lt;/titles&gt;&lt;dates&gt;&lt;pub-dates&gt;&lt;date&gt;24 January 2022&lt;/date&gt;&lt;/pub-dates&gt;&lt;/dates&gt;&lt;publisher&gt;Gartner&lt;/publisher&gt;&lt;urls&gt;&lt;related-urls&gt;&lt;url&gt;https://www.gartner.com/document/4010683?ref=gfa&lt;/url&gt;&lt;/related-urls&gt;&lt;/urls&gt;&lt;/record&gt;&lt;/Cite&gt;&lt;/EndNote&gt;</w:instrText>
      </w:r>
      <w:r>
        <w:fldChar w:fldCharType="separate"/>
      </w:r>
      <w:r>
        <w:rPr>
          <w:noProof/>
        </w:rPr>
        <w:t>(Magnus Revang)</w:t>
      </w:r>
      <w:r>
        <w:fldChar w:fldCharType="end"/>
      </w:r>
      <w:r>
        <w:t xml:space="preserve">. For the privacy-conscious health care domain, the </w:t>
      </w:r>
      <w:proofErr w:type="gramStart"/>
      <w:r>
        <w:t>open source</w:t>
      </w:r>
      <w:proofErr w:type="gramEnd"/>
      <w:r>
        <w:t xml:space="preserve"> nature of Rasa offers complete control over all the aspects of chatbot development and operations.</w:t>
      </w:r>
    </w:p>
    <w:p w14:paraId="73CE9BD7" w14:textId="583D6F08" w:rsidR="009B44E3" w:rsidRDefault="009B44E3" w:rsidP="009B44E3"/>
    <w:p w14:paraId="47D95D59" w14:textId="1D25A1B1" w:rsidR="009B44E3" w:rsidRDefault="00595E2A" w:rsidP="00595E2A">
      <w:pPr>
        <w:jc w:val="center"/>
      </w:pPr>
      <w:r>
        <w:rPr>
          <w:noProof/>
        </w:rPr>
        <w:drawing>
          <wp:inline distT="0" distB="0" distL="0" distR="0" wp14:anchorId="60242088" wp14:editId="2F8729D7">
            <wp:extent cx="3233057" cy="3356271"/>
            <wp:effectExtent l="0" t="0" r="0" b="0"/>
            <wp:docPr id="26" name="Picture 26" descr="Timelin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8810" cy="3362244"/>
                    </a:xfrm>
                    <a:prstGeom prst="rect">
                      <a:avLst/>
                    </a:prstGeom>
                    <a:noFill/>
                    <a:ln>
                      <a:noFill/>
                    </a:ln>
                  </pic:spPr>
                </pic:pic>
              </a:graphicData>
            </a:graphic>
          </wp:inline>
        </w:drawing>
      </w:r>
    </w:p>
    <w:p w14:paraId="189ABF91" w14:textId="22030A87" w:rsidR="001D6147" w:rsidRDefault="001D6147"/>
    <w:p w14:paraId="69B7A951" w14:textId="7013C955" w:rsidR="001D6147" w:rsidRDefault="00224123" w:rsidP="001D6147">
      <w:pPr>
        <w:pStyle w:val="Heading2"/>
      </w:pPr>
      <w:r>
        <w:t>Conversational AI Terminologies</w:t>
      </w:r>
      <w:r w:rsidR="001D6147">
        <w:t>:</w:t>
      </w:r>
    </w:p>
    <w:p w14:paraId="761FD13F" w14:textId="3222BAF4" w:rsidR="00846C3A" w:rsidRDefault="00846C3A" w:rsidP="00FA5305">
      <w:pPr>
        <w:pStyle w:val="ListParagraph"/>
        <w:numPr>
          <w:ilvl w:val="0"/>
          <w:numId w:val="24"/>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rsidP="00FA5305">
      <w:pPr>
        <w:pStyle w:val="ListParagraph"/>
        <w:numPr>
          <w:ilvl w:val="0"/>
          <w:numId w:val="24"/>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rsidP="00FA5305">
      <w:pPr>
        <w:pStyle w:val="ListParagraph"/>
        <w:numPr>
          <w:ilvl w:val="0"/>
          <w:numId w:val="24"/>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rsidP="00A323E3">
      <w:pPr>
        <w:pStyle w:val="ListParagraph"/>
        <w:numPr>
          <w:ilvl w:val="0"/>
          <w:numId w:val="24"/>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5D2C7305" w:rsidR="00A323E3" w:rsidRDefault="00A323E3" w:rsidP="00A323E3">
      <w:pPr>
        <w:pStyle w:val="Caption"/>
        <w:keepNext/>
        <w:jc w:val="center"/>
      </w:pPr>
      <w:r>
        <w:lastRenderedPageBreak/>
        <w:t xml:space="preserve">Figure </w:t>
      </w:r>
      <w:fldSimple w:instr=" SEQ Figure \* ARABIC ">
        <w:r>
          <w:rPr>
            <w:noProof/>
          </w:rPr>
          <w:t>1</w:t>
        </w:r>
      </w:fldSimple>
      <w:r>
        <w:t xml:space="preserve"> Conversation Perspectives</w:t>
      </w:r>
    </w:p>
    <w:p w14:paraId="59B47ED0" w14:textId="7E558F58" w:rsidR="004A6C52" w:rsidRDefault="0063650E" w:rsidP="004A6C52">
      <w:pPr>
        <w:jc w:val="center"/>
      </w:pPr>
      <w:r w:rsidRPr="0063650E">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7"/>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3EC7D488" w:rsidR="00F31148" w:rsidRDefault="008D7C4B" w:rsidP="004704EE">
      <w:pPr>
        <w:pStyle w:val="Heading2"/>
      </w:pPr>
      <w:r>
        <w:t xml:space="preserve">Additional </w:t>
      </w:r>
      <w:r w:rsidR="004704EE">
        <w:t>Rasa concepts:</w:t>
      </w:r>
    </w:p>
    <w:p w14:paraId="2BD07452" w14:textId="3EB86E32" w:rsidR="008D7C4B" w:rsidRPr="00FD3F6A" w:rsidRDefault="008D7C4B" w:rsidP="005D6BA1">
      <w:pPr>
        <w:pStyle w:val="ListParagraph"/>
        <w:numPr>
          <w:ilvl w:val="0"/>
          <w:numId w:val="24"/>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user and agent. Stories are made up of intents, actions, </w:t>
      </w:r>
      <w:proofErr w:type="gramStart"/>
      <w:r w:rsidR="00A323E3">
        <w:t>entities</w:t>
      </w:r>
      <w:proofErr w:type="gramEnd"/>
      <w:r w:rsidR="00A323E3">
        <w:t xml:space="preserve"> and forms.</w:t>
      </w:r>
      <w:r w:rsidR="00716161">
        <w:t xml:space="preserve"> Based on the stories, models can generalize to unseen conversations.</w:t>
      </w:r>
    </w:p>
    <w:p w14:paraId="36622F3A" w14:textId="03A0B9F8" w:rsidR="008D7C4B" w:rsidRPr="00FD3F6A" w:rsidRDefault="008D7C4B" w:rsidP="00FA5305">
      <w:pPr>
        <w:pStyle w:val="ListParagraph"/>
        <w:numPr>
          <w:ilvl w:val="0"/>
          <w:numId w:val="24"/>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rsidP="00FA5305">
      <w:pPr>
        <w:pStyle w:val="ListParagraph"/>
        <w:numPr>
          <w:ilvl w:val="0"/>
          <w:numId w:val="24"/>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rsidP="00C94B2D">
      <w:pPr>
        <w:pStyle w:val="ListParagraph"/>
        <w:numPr>
          <w:ilvl w:val="0"/>
          <w:numId w:val="24"/>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5BCA3806" w:rsidR="00835770" w:rsidRDefault="00835770" w:rsidP="00835770">
      <w:pPr>
        <w:pStyle w:val="Heading2"/>
      </w:pPr>
      <w:r w:rsidRPr="00FA5305">
        <w:t xml:space="preserve">Rasa </w:t>
      </w:r>
      <w:r>
        <w:t>Data</w:t>
      </w:r>
      <w:r w:rsidRPr="00FA5305">
        <w:t xml:space="preserve"> Files:</w:t>
      </w:r>
    </w:p>
    <w:p w14:paraId="77D417B7" w14:textId="225B70DE" w:rsidR="00835770" w:rsidRDefault="00835770" w:rsidP="00835770">
      <w:r>
        <w:t xml:space="preserve">Rasa uses YAML </w:t>
      </w:r>
      <w:proofErr w:type="gramStart"/>
      <w:r>
        <w:t>as a way to</w:t>
      </w:r>
      <w:proofErr w:type="gramEnd"/>
      <w:r>
        <w:t xml:space="preserve"> manage all the training data. The training data consists of NLU data, </w:t>
      </w:r>
      <w:proofErr w:type="gramStart"/>
      <w:r>
        <w:t>stories</w:t>
      </w:r>
      <w:proofErr w:type="gramEnd"/>
      <w:r>
        <w:t xml:space="preserve">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82C6A64" w:rsidR="00FA5305" w:rsidRDefault="00FA5305" w:rsidP="00FA5305">
      <w:pPr>
        <w:pStyle w:val="Heading2"/>
      </w:pPr>
      <w:r w:rsidRPr="00FA5305">
        <w:t xml:space="preserve">Rasa </w:t>
      </w:r>
      <w:r>
        <w:t>C</w:t>
      </w:r>
      <w:r w:rsidRPr="00FA5305">
        <w:t>onfig Files:</w:t>
      </w:r>
    </w:p>
    <w:p w14:paraId="6CC0FF3D" w14:textId="497425F5" w:rsidR="00FA5305" w:rsidRDefault="00FA5305" w:rsidP="00FA5305">
      <w:pPr>
        <w:pStyle w:val="ListParagraph"/>
        <w:numPr>
          <w:ilvl w:val="0"/>
          <w:numId w:val="24"/>
        </w:numPr>
        <w:rPr>
          <w:b/>
          <w:bCs/>
        </w:rPr>
      </w:pPr>
      <w:proofErr w:type="spellStart"/>
      <w:r w:rsidRPr="00FA5305">
        <w:rPr>
          <w:b/>
          <w:bCs/>
        </w:rPr>
        <w:t>config.yml</w:t>
      </w:r>
      <w:proofErr w:type="spellEnd"/>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rsidP="00FA5305">
      <w:pPr>
        <w:pStyle w:val="ListParagraph"/>
        <w:numPr>
          <w:ilvl w:val="0"/>
          <w:numId w:val="24"/>
        </w:numPr>
        <w:rPr>
          <w:b/>
          <w:bCs/>
        </w:rPr>
      </w:pPr>
      <w:proofErr w:type="spellStart"/>
      <w:r w:rsidRPr="00FA5305">
        <w:rPr>
          <w:b/>
          <w:bCs/>
        </w:rPr>
        <w:t>credentials.yml</w:t>
      </w:r>
      <w:proofErr w:type="spellEnd"/>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rsidP="00FA5305">
      <w:pPr>
        <w:pStyle w:val="ListParagraph"/>
        <w:numPr>
          <w:ilvl w:val="0"/>
          <w:numId w:val="24"/>
        </w:numPr>
        <w:rPr>
          <w:b/>
          <w:bCs/>
        </w:rPr>
      </w:pPr>
      <w:proofErr w:type="spellStart"/>
      <w:r w:rsidRPr="00FA5305">
        <w:rPr>
          <w:b/>
          <w:bCs/>
        </w:rPr>
        <w:t>domain.yml</w:t>
      </w:r>
      <w:proofErr w:type="spellEnd"/>
      <w:r w:rsidR="001A5F2F">
        <w:rPr>
          <w:b/>
          <w:bCs/>
        </w:rPr>
        <w:t>:</w:t>
      </w:r>
      <w:r w:rsidR="00835770">
        <w:rPr>
          <w:b/>
          <w:bCs/>
        </w:rPr>
        <w:t xml:space="preserve"> </w:t>
      </w:r>
      <w:r w:rsidR="00835770">
        <w:t xml:space="preserve">It holds all the information on which agent needs to operate. It specifies intents, entities, slots, responses, forms, </w:t>
      </w:r>
      <w:proofErr w:type="gramStart"/>
      <w:r w:rsidR="00835770">
        <w:t>actions</w:t>
      </w:r>
      <w:proofErr w:type="gramEnd"/>
      <w:r w:rsidR="00835770">
        <w:t xml:space="preserve"> and session configurations.  </w:t>
      </w:r>
    </w:p>
    <w:p w14:paraId="3D1E565A" w14:textId="31C87B8D" w:rsidR="00FA5305" w:rsidRDefault="00FA5305" w:rsidP="00FA5305">
      <w:pPr>
        <w:pStyle w:val="ListParagraph"/>
        <w:numPr>
          <w:ilvl w:val="0"/>
          <w:numId w:val="24"/>
        </w:numPr>
        <w:rPr>
          <w:b/>
          <w:bCs/>
        </w:rPr>
      </w:pPr>
      <w:proofErr w:type="spellStart"/>
      <w:r w:rsidRPr="00FA5305">
        <w:rPr>
          <w:b/>
          <w:bCs/>
        </w:rPr>
        <w:lastRenderedPageBreak/>
        <w:t>endpoints.yml</w:t>
      </w:r>
      <w:proofErr w:type="spellEnd"/>
      <w:r w:rsidR="001A5F2F">
        <w:rPr>
          <w:b/>
          <w:bCs/>
        </w:rPr>
        <w:t>:</w:t>
      </w:r>
      <w:r w:rsidR="00835770">
        <w:rPr>
          <w:b/>
          <w:bCs/>
        </w:rPr>
        <w:t xml:space="preserve"> </w:t>
      </w:r>
      <w:r w:rsidR="00835770">
        <w:t>It contains all the API endpoints and their configuration that the agent can use.</w:t>
      </w:r>
    </w:p>
    <w:p w14:paraId="1A1B2A5D" w14:textId="77777777" w:rsidR="00FA5305" w:rsidRPr="00FA5305" w:rsidRDefault="00FA5305" w:rsidP="00FA5305">
      <w:pPr>
        <w:pStyle w:val="ListParagraph"/>
        <w:ind w:left="360"/>
        <w:rPr>
          <w:b/>
          <w:bCs/>
        </w:rPr>
      </w:pPr>
    </w:p>
    <w:p w14:paraId="328CFDEA" w14:textId="0861B2A0" w:rsidR="001733CF" w:rsidRDefault="00F4283F" w:rsidP="005F1525">
      <w:pPr>
        <w:rPr>
          <w:b/>
          <w:bCs/>
        </w:rPr>
      </w:pPr>
      <w:r>
        <w:rPr>
          <w:b/>
          <w:bCs/>
        </w:rPr>
        <w:t>Spacy models:</w:t>
      </w:r>
    </w:p>
    <w:p w14:paraId="1AFEA547" w14:textId="563738CA" w:rsidR="005F1525" w:rsidRDefault="00F4283F" w:rsidP="005F1525">
      <w:r>
        <w:t>Transformer models:</w:t>
      </w:r>
    </w:p>
    <w:p w14:paraId="2DBD8124" w14:textId="77777777" w:rsidR="00353560" w:rsidRDefault="00353560" w:rsidP="005F1525">
      <w:pPr>
        <w:rPr>
          <w:b/>
          <w:bCs/>
        </w:rPr>
      </w:pPr>
    </w:p>
    <w:p w14:paraId="361763FE" w14:textId="2B7E778F" w:rsidR="005F1525" w:rsidRPr="00157E05" w:rsidRDefault="005F1525" w:rsidP="005F1525">
      <w:pPr>
        <w:rPr>
          <w:b/>
          <w:bCs/>
        </w:rPr>
      </w:pPr>
      <w:r w:rsidRPr="00157E05">
        <w:rPr>
          <w:b/>
          <w:bCs/>
        </w:rPr>
        <w:t>BERT:</w:t>
      </w:r>
    </w:p>
    <w:p w14:paraId="3A63E0E3" w14:textId="77777777" w:rsidR="005F1525" w:rsidRDefault="005F1525" w:rsidP="005F1525">
      <w:pPr>
        <w:pStyle w:val="ListParagraph"/>
        <w:numPr>
          <w:ilvl w:val="0"/>
          <w:numId w:val="5"/>
        </w:numPr>
      </w:pPr>
      <w:r>
        <w:t>Shortcomings of RNN and LSTM</w:t>
      </w:r>
    </w:p>
    <w:p w14:paraId="24B74799" w14:textId="77777777" w:rsidR="005F1525" w:rsidRDefault="005F1525" w:rsidP="005F1525">
      <w:pPr>
        <w:pStyle w:val="ListParagraph"/>
        <w:numPr>
          <w:ilvl w:val="0"/>
          <w:numId w:val="5"/>
        </w:numPr>
      </w:pPr>
      <w:r>
        <w:t>Transformer Architecture</w:t>
      </w:r>
    </w:p>
    <w:p w14:paraId="264277F9" w14:textId="77777777" w:rsidR="005F1525" w:rsidRDefault="005F1525" w:rsidP="005F1525">
      <w:pPr>
        <w:pStyle w:val="ListParagraph"/>
        <w:numPr>
          <w:ilvl w:val="1"/>
          <w:numId w:val="5"/>
        </w:numPr>
      </w:pPr>
      <w:r>
        <w:t>Diagram</w:t>
      </w:r>
    </w:p>
    <w:p w14:paraId="5F01588F" w14:textId="77777777" w:rsidR="005F1525" w:rsidRDefault="005F1525" w:rsidP="005F1525">
      <w:pPr>
        <w:pStyle w:val="ListParagraph"/>
        <w:numPr>
          <w:ilvl w:val="1"/>
          <w:numId w:val="5"/>
        </w:numPr>
      </w:pPr>
      <w:r>
        <w:t>Scaled dot product for vector similarity</w:t>
      </w:r>
    </w:p>
    <w:p w14:paraId="51AF3C44" w14:textId="77777777" w:rsidR="005F1525" w:rsidRDefault="005F1525" w:rsidP="005F1525">
      <w:pPr>
        <w:pStyle w:val="ListParagraph"/>
        <w:numPr>
          <w:ilvl w:val="1"/>
          <w:numId w:val="5"/>
        </w:numPr>
      </w:pPr>
      <w:r>
        <w:t>Attention(</w:t>
      </w:r>
      <w:proofErr w:type="gramStart"/>
      <w:r>
        <w:t>Q,K</w:t>
      </w:r>
      <w:proofErr w:type="gramEnd"/>
      <w:r>
        <w:t>,V)=</w:t>
      </w:r>
      <w:proofErr w:type="spellStart"/>
      <w:r>
        <w:t>softmax</w:t>
      </w:r>
      <w:proofErr w:type="spellEnd"/>
      <w:r>
        <w:t>(</w:t>
      </w:r>
      <m:oMath>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num>
          <m:den>
            <m:rad>
              <m:radPr>
                <m:degHide m:val="1"/>
                <m:ctrlPr>
                  <w:rPr>
                    <w:rFonts w:ascii="Cambria Math" w:hAnsi="Cambria Math"/>
                    <w:i/>
                  </w:rPr>
                </m:ctrlPr>
              </m:radPr>
              <m:deg/>
              <m:e>
                <m:r>
                  <w:rPr>
                    <w:rFonts w:ascii="Cambria Math" w:hAnsi="Cambria Math"/>
                  </w:rPr>
                  <m:t>dk</m:t>
                </m:r>
              </m:e>
            </m:rad>
          </m:den>
        </m:f>
        <m:r>
          <w:rPr>
            <w:rFonts w:ascii="Cambria Math" w:hAnsi="Cambria Math"/>
          </w:rPr>
          <m:t>)</m:t>
        </m:r>
      </m:oMath>
      <w:r>
        <w:t>)V</w:t>
      </w:r>
    </w:p>
    <w:p w14:paraId="4AA7E022" w14:textId="77777777" w:rsidR="005F1525" w:rsidRDefault="005F1525" w:rsidP="005F1525">
      <w:pPr>
        <w:pStyle w:val="ListParagraph"/>
        <w:numPr>
          <w:ilvl w:val="2"/>
          <w:numId w:val="5"/>
        </w:numPr>
      </w:pPr>
      <w:r>
        <w:t>Q – context</w:t>
      </w:r>
    </w:p>
    <w:p w14:paraId="254E539E" w14:textId="77777777" w:rsidR="005F1525" w:rsidRDefault="005F1525" w:rsidP="005F1525">
      <w:pPr>
        <w:pStyle w:val="ListParagraph"/>
        <w:numPr>
          <w:ilvl w:val="2"/>
          <w:numId w:val="5"/>
        </w:numPr>
      </w:pPr>
      <w:r>
        <w:t>K – sequence K</w:t>
      </w:r>
    </w:p>
    <w:p w14:paraId="48EA9104" w14:textId="77777777" w:rsidR="005F1525" w:rsidRDefault="005F1525" w:rsidP="005F1525">
      <w:pPr>
        <w:pStyle w:val="ListParagraph"/>
        <w:numPr>
          <w:ilvl w:val="2"/>
          <w:numId w:val="5"/>
        </w:numPr>
      </w:pPr>
      <w:r>
        <w:t xml:space="preserve">V </w:t>
      </w:r>
      <w:proofErr w:type="gramStart"/>
      <w:r>
        <w:t>- ???</w:t>
      </w:r>
      <w:proofErr w:type="gramEnd"/>
    </w:p>
    <w:p w14:paraId="69CA1E44" w14:textId="77777777" w:rsidR="005F1525" w:rsidRDefault="005F1525" w:rsidP="005F1525">
      <w:pPr>
        <w:pStyle w:val="ListParagraph"/>
        <w:numPr>
          <w:ilvl w:val="1"/>
          <w:numId w:val="5"/>
        </w:numPr>
      </w:pPr>
      <w:r>
        <w:t>Multi headed layer</w:t>
      </w:r>
    </w:p>
    <w:p w14:paraId="09F8126A" w14:textId="77777777" w:rsidR="005F1525" w:rsidRDefault="005F1525" w:rsidP="005F1525">
      <w:pPr>
        <w:pStyle w:val="ListParagraph"/>
        <w:numPr>
          <w:ilvl w:val="1"/>
          <w:numId w:val="5"/>
        </w:numPr>
      </w:pPr>
      <w:r>
        <w:t>Self-attention</w:t>
      </w:r>
    </w:p>
    <w:p w14:paraId="0CE71BB7" w14:textId="77777777" w:rsidR="005F1525" w:rsidRDefault="005F1525" w:rsidP="005F1525">
      <w:pPr>
        <w:pStyle w:val="ListParagraph"/>
        <w:numPr>
          <w:ilvl w:val="1"/>
          <w:numId w:val="5"/>
        </w:numPr>
      </w:pPr>
      <w:r>
        <w:t>Masked layer</w:t>
      </w:r>
    </w:p>
    <w:p w14:paraId="191EFF98" w14:textId="77777777" w:rsidR="005F1525" w:rsidRDefault="005F1525" w:rsidP="005F1525">
      <w:pPr>
        <w:pStyle w:val="ListParagraph"/>
        <w:numPr>
          <w:ilvl w:val="1"/>
          <w:numId w:val="5"/>
        </w:numPr>
      </w:pPr>
    </w:p>
    <w:p w14:paraId="554021F7" w14:textId="77777777" w:rsidR="005F1525" w:rsidRDefault="005F1525" w:rsidP="005F1525">
      <w:pPr>
        <w:pStyle w:val="ListParagraph"/>
        <w:numPr>
          <w:ilvl w:val="0"/>
          <w:numId w:val="5"/>
        </w:numPr>
      </w:pPr>
      <w:r>
        <w:t>BERT Architecture</w:t>
      </w:r>
    </w:p>
    <w:p w14:paraId="1863DFF8" w14:textId="77777777" w:rsidR="005F1525" w:rsidRDefault="005F1525" w:rsidP="005F1525">
      <w:pPr>
        <w:pStyle w:val="ListParagraph"/>
        <w:numPr>
          <w:ilvl w:val="1"/>
          <w:numId w:val="5"/>
        </w:numPr>
      </w:pPr>
      <w:r>
        <w:t>Stack of encoders</w:t>
      </w:r>
    </w:p>
    <w:p w14:paraId="4A93DB66" w14:textId="77777777" w:rsidR="005F1525" w:rsidRDefault="005F1525" w:rsidP="005F1525">
      <w:pPr>
        <w:pStyle w:val="ListParagraph"/>
        <w:numPr>
          <w:ilvl w:val="1"/>
          <w:numId w:val="5"/>
        </w:numPr>
      </w:pPr>
      <w:r>
        <w:t>Hyperparameters</w:t>
      </w:r>
    </w:p>
    <w:p w14:paraId="2554BBA3" w14:textId="77777777" w:rsidR="005F1525" w:rsidRDefault="005F1525" w:rsidP="005F1525">
      <w:pPr>
        <w:pStyle w:val="ListParagraph"/>
        <w:numPr>
          <w:ilvl w:val="2"/>
          <w:numId w:val="5"/>
        </w:numPr>
      </w:pPr>
      <w:r>
        <w:t>L: Number of encoder layers</w:t>
      </w:r>
    </w:p>
    <w:p w14:paraId="3EAF1F0D" w14:textId="77777777" w:rsidR="005F1525" w:rsidRDefault="005F1525" w:rsidP="005F1525">
      <w:pPr>
        <w:pStyle w:val="ListParagraph"/>
        <w:numPr>
          <w:ilvl w:val="2"/>
          <w:numId w:val="5"/>
        </w:numPr>
      </w:pPr>
      <w:r>
        <w:t>H: hidden size (embedding dim)</w:t>
      </w:r>
    </w:p>
    <w:p w14:paraId="5F471076" w14:textId="77777777" w:rsidR="005F1525" w:rsidRDefault="005F1525" w:rsidP="005F1525">
      <w:pPr>
        <w:pStyle w:val="ListParagraph"/>
        <w:numPr>
          <w:ilvl w:val="2"/>
          <w:numId w:val="5"/>
        </w:numPr>
      </w:pPr>
      <w:r>
        <w:t xml:space="preserve">A: number of </w:t>
      </w:r>
      <w:proofErr w:type="spellStart"/>
      <w:r>
        <w:t>self attention</w:t>
      </w:r>
      <w:proofErr w:type="spellEnd"/>
      <w:r>
        <w:t xml:space="preserve"> heads</w:t>
      </w:r>
    </w:p>
    <w:p w14:paraId="444F576F" w14:textId="77777777" w:rsidR="005F1525" w:rsidRDefault="005F1525" w:rsidP="005F1525">
      <w:pPr>
        <w:pStyle w:val="ListParagraph"/>
        <w:numPr>
          <w:ilvl w:val="1"/>
          <w:numId w:val="5"/>
        </w:numPr>
      </w:pPr>
      <w:r>
        <w:t>BERT Input</w:t>
      </w:r>
    </w:p>
    <w:p w14:paraId="32DA0BA0" w14:textId="77777777" w:rsidR="005F1525" w:rsidRDefault="005F1525" w:rsidP="005F1525">
      <w:pPr>
        <w:pStyle w:val="ListParagraph"/>
        <w:numPr>
          <w:ilvl w:val="1"/>
          <w:numId w:val="5"/>
        </w:numPr>
      </w:pPr>
      <w:r>
        <w:t>[CLS]+Sentence A+ [SEP]+Sentence B</w:t>
      </w:r>
    </w:p>
    <w:p w14:paraId="71FCCBD8" w14:textId="77777777" w:rsidR="005F1525" w:rsidRDefault="005F1525" w:rsidP="005F1525">
      <w:pPr>
        <w:pStyle w:val="ListParagraph"/>
        <w:numPr>
          <w:ilvl w:val="1"/>
          <w:numId w:val="5"/>
        </w:numPr>
      </w:pPr>
      <w:r>
        <w:t xml:space="preserve">String -&gt; </w:t>
      </w:r>
      <w:proofErr w:type="spellStart"/>
      <w:r>
        <w:t>toekns</w:t>
      </w:r>
      <w:proofErr w:type="spellEnd"/>
      <w:r>
        <w:t xml:space="preserve"> -&gt; vectors</w:t>
      </w:r>
    </w:p>
    <w:p w14:paraId="0A250BB1" w14:textId="77777777" w:rsidR="005F1525" w:rsidRDefault="005F1525" w:rsidP="005F1525">
      <w:pPr>
        <w:pStyle w:val="ListParagraph"/>
        <w:numPr>
          <w:ilvl w:val="1"/>
          <w:numId w:val="5"/>
        </w:numPr>
      </w:pPr>
      <w:r>
        <w:t xml:space="preserve">BERT </w:t>
      </w:r>
      <w:proofErr w:type="gramStart"/>
      <w:r>
        <w:t>tokenizer :</w:t>
      </w:r>
      <w:proofErr w:type="gramEnd"/>
      <w:r>
        <w:t xml:space="preserve"> Word Tokenizer: </w:t>
      </w:r>
      <w:proofErr w:type="spellStart"/>
      <w:r>
        <w:t>WordPiece</w:t>
      </w:r>
      <w:proofErr w:type="spellEnd"/>
      <w:r>
        <w:t xml:space="preserve"> Tokenizer</w:t>
      </w:r>
    </w:p>
    <w:p w14:paraId="4A3E4045" w14:textId="77777777" w:rsidR="005F1525" w:rsidRDefault="005F1525" w:rsidP="005F1525">
      <w:pPr>
        <w:pStyle w:val="ListParagraph"/>
        <w:numPr>
          <w:ilvl w:val="2"/>
          <w:numId w:val="5"/>
        </w:numPr>
      </w:pPr>
      <w:r>
        <w:t>30522 words</w:t>
      </w:r>
    </w:p>
    <w:p w14:paraId="51346F08" w14:textId="77777777" w:rsidR="005F1525" w:rsidRDefault="005F1525" w:rsidP="005F1525">
      <w:pPr>
        <w:pStyle w:val="ListParagraph"/>
        <w:numPr>
          <w:ilvl w:val="2"/>
          <w:numId w:val="5"/>
        </w:numPr>
      </w:pPr>
    </w:p>
    <w:p w14:paraId="6394692F" w14:textId="77777777" w:rsidR="005F1525" w:rsidRDefault="005F1525" w:rsidP="005F1525">
      <w:pPr>
        <w:pStyle w:val="ListParagraph"/>
        <w:numPr>
          <w:ilvl w:val="1"/>
          <w:numId w:val="5"/>
        </w:numPr>
      </w:pPr>
      <w:r>
        <w:t>Encoders needed as inputs</w:t>
      </w:r>
    </w:p>
    <w:p w14:paraId="4F9423C3" w14:textId="77777777" w:rsidR="005F1525" w:rsidRDefault="005F1525" w:rsidP="005F1525">
      <w:pPr>
        <w:pStyle w:val="ListParagraph"/>
        <w:numPr>
          <w:ilvl w:val="2"/>
          <w:numId w:val="5"/>
        </w:numPr>
      </w:pPr>
      <w:r>
        <w:t>Embedded words</w:t>
      </w:r>
    </w:p>
    <w:p w14:paraId="012CDB11" w14:textId="77777777" w:rsidR="005F1525" w:rsidRDefault="005F1525" w:rsidP="005F1525">
      <w:pPr>
        <w:pStyle w:val="ListParagraph"/>
        <w:numPr>
          <w:ilvl w:val="1"/>
          <w:numId w:val="5"/>
        </w:numPr>
      </w:pPr>
      <w:r>
        <w:t>Pre-training</w:t>
      </w:r>
    </w:p>
    <w:p w14:paraId="30DCCBE1" w14:textId="77777777" w:rsidR="005F1525" w:rsidRDefault="005F1525" w:rsidP="005F1525">
      <w:pPr>
        <w:pStyle w:val="ListParagraph"/>
        <w:numPr>
          <w:ilvl w:val="2"/>
          <w:numId w:val="5"/>
        </w:numPr>
      </w:pPr>
      <w:r>
        <w:t>Two-phases</w:t>
      </w:r>
    </w:p>
    <w:p w14:paraId="21865321" w14:textId="77777777" w:rsidR="005F1525" w:rsidRDefault="005F1525" w:rsidP="005F1525">
      <w:pPr>
        <w:pStyle w:val="ListParagraph"/>
        <w:numPr>
          <w:ilvl w:val="3"/>
          <w:numId w:val="5"/>
        </w:numPr>
      </w:pPr>
      <w:r>
        <w:t>MLM</w:t>
      </w:r>
    </w:p>
    <w:p w14:paraId="392FD68B" w14:textId="77777777" w:rsidR="005F1525" w:rsidRDefault="005F1525" w:rsidP="005F1525">
      <w:pPr>
        <w:pStyle w:val="ListParagraph"/>
        <w:numPr>
          <w:ilvl w:val="4"/>
          <w:numId w:val="5"/>
        </w:numPr>
      </w:pPr>
      <w:r>
        <w:t>Masked Language Model</w:t>
      </w:r>
    </w:p>
    <w:p w14:paraId="7B466181" w14:textId="77777777" w:rsidR="005F1525" w:rsidRDefault="005F1525" w:rsidP="005F1525">
      <w:pPr>
        <w:pStyle w:val="ListParagraph"/>
        <w:numPr>
          <w:ilvl w:val="4"/>
          <w:numId w:val="5"/>
        </w:numPr>
      </w:pPr>
    </w:p>
    <w:p w14:paraId="561793A3" w14:textId="77777777" w:rsidR="005F1525" w:rsidRDefault="005F1525" w:rsidP="005F1525">
      <w:pPr>
        <w:pStyle w:val="ListParagraph"/>
        <w:numPr>
          <w:ilvl w:val="3"/>
          <w:numId w:val="5"/>
        </w:numPr>
      </w:pPr>
      <w:r>
        <w:t>NSP</w:t>
      </w:r>
    </w:p>
    <w:p w14:paraId="04785F53" w14:textId="03C6B143" w:rsidR="005F1525" w:rsidRDefault="005F1525" w:rsidP="003F369C">
      <w:pPr>
        <w:pStyle w:val="ListParagraph"/>
        <w:numPr>
          <w:ilvl w:val="4"/>
          <w:numId w:val="5"/>
        </w:numPr>
      </w:pPr>
      <w:r>
        <w:t>Next sentence prediction</w:t>
      </w:r>
    </w:p>
    <w:p w14:paraId="3F68F9A6" w14:textId="7B9FE09E" w:rsidR="00787AF2" w:rsidRDefault="00A5577E" w:rsidP="004704EE">
      <w:pPr>
        <w:pStyle w:val="Heading1"/>
        <w:numPr>
          <w:ilvl w:val="0"/>
          <w:numId w:val="1"/>
        </w:numPr>
      </w:pPr>
      <w:r>
        <w:br w:type="page"/>
      </w:r>
      <w:bookmarkStart w:id="36" w:name="_Toc110348686"/>
      <w:r w:rsidR="00787AF2">
        <w:lastRenderedPageBreak/>
        <w:t>Implementation</w:t>
      </w:r>
      <w:bookmarkEnd w:id="36"/>
    </w:p>
    <w:p w14:paraId="02AB249D" w14:textId="6EB51163" w:rsidR="006E0B65" w:rsidRDefault="006E0B65" w:rsidP="006E0B65"/>
    <w:p w14:paraId="535EF519" w14:textId="77777777" w:rsidR="00FD3F6A" w:rsidRDefault="00FD3F6A" w:rsidP="00FD3F6A">
      <w:pPr>
        <w:pStyle w:val="Heading2"/>
      </w:pPr>
      <w:r>
        <w:t>Rasa NLU Pipeline Implementation:</w:t>
      </w:r>
    </w:p>
    <w:p w14:paraId="7CEDA95A" w14:textId="77777777" w:rsidR="00FD3F6A" w:rsidRDefault="00FD3F6A" w:rsidP="00FD3F6A"/>
    <w:p w14:paraId="4486E9C4" w14:textId="77777777" w:rsidR="00FD3F6A" w:rsidRPr="00085F8D" w:rsidRDefault="00FD3F6A" w:rsidP="00FD3F6A">
      <w:pPr>
        <w:rPr>
          <w:b/>
          <w:bCs/>
        </w:rPr>
      </w:pPr>
      <w:r w:rsidRPr="00085F8D">
        <w:rPr>
          <w:b/>
          <w:bCs/>
        </w:rPr>
        <w:t>Tokenizer components:</w:t>
      </w:r>
    </w:p>
    <w:p w14:paraId="06C2D8A7" w14:textId="77777777" w:rsidR="00FD3F6A" w:rsidRDefault="00FD3F6A" w:rsidP="00FD3F6A">
      <w:proofErr w:type="spellStart"/>
      <w:r w:rsidRPr="00085F8D">
        <w:t>SpacyTokenizer</w:t>
      </w:r>
      <w:proofErr w:type="spellEnd"/>
      <w:r w:rsidRPr="00085F8D">
        <w:t xml:space="preserve"> / </w:t>
      </w:r>
      <w:proofErr w:type="spellStart"/>
      <w:r w:rsidRPr="00085F8D">
        <w:t>WhitespaceTokenizer</w:t>
      </w:r>
      <w:proofErr w:type="spellEnd"/>
      <w:r w:rsidRPr="00085F8D">
        <w:t> </w:t>
      </w:r>
    </w:p>
    <w:p w14:paraId="7BFE26FA" w14:textId="77777777" w:rsidR="00FD3F6A" w:rsidRDefault="00FD3F6A" w:rsidP="00FD3F6A"/>
    <w:p w14:paraId="602A3A62" w14:textId="77777777" w:rsidR="00FD3F6A" w:rsidRPr="00085F8D" w:rsidRDefault="00FD3F6A" w:rsidP="00FD3F6A">
      <w:pPr>
        <w:rPr>
          <w:b/>
          <w:bCs/>
        </w:rPr>
      </w:pPr>
      <w:proofErr w:type="spellStart"/>
      <w:r w:rsidRPr="00085F8D">
        <w:rPr>
          <w:b/>
          <w:bCs/>
        </w:rPr>
        <w:t>Featurizer</w:t>
      </w:r>
      <w:proofErr w:type="spellEnd"/>
      <w:r w:rsidRPr="00085F8D">
        <w:rPr>
          <w:b/>
          <w:bCs/>
        </w:rPr>
        <w:t xml:space="preserve"> components:</w:t>
      </w:r>
    </w:p>
    <w:p w14:paraId="4F0E9B4A" w14:textId="77777777" w:rsidR="00FD3F6A" w:rsidRPr="00085F8D" w:rsidRDefault="00FD3F6A" w:rsidP="00FD3F6A">
      <w:proofErr w:type="spellStart"/>
      <w:r w:rsidRPr="00EA2FC9">
        <w:rPr>
          <w:b/>
          <w:bCs/>
        </w:rPr>
        <w:t>LanguageModelFeaturizer</w:t>
      </w:r>
      <w:proofErr w:type="spellEnd"/>
      <w:r w:rsidRPr="00085F8D">
        <w:t>/</w:t>
      </w:r>
      <w:r>
        <w:t xml:space="preserve"> BERT</w:t>
      </w:r>
    </w:p>
    <w:p w14:paraId="7E684FFA" w14:textId="77777777" w:rsidR="00FD3F6A" w:rsidRDefault="00FD3F6A" w:rsidP="00FD3F6A">
      <w:proofErr w:type="spellStart"/>
      <w:r w:rsidRPr="00085F8D">
        <w:t>LexicalSyntacticFeaturizer</w:t>
      </w:r>
      <w:proofErr w:type="spellEnd"/>
    </w:p>
    <w:p w14:paraId="02D131D2" w14:textId="77777777" w:rsidR="00FD3F6A" w:rsidRDefault="00FD3F6A" w:rsidP="00FD3F6A"/>
    <w:p w14:paraId="2E70EC7A" w14:textId="77777777" w:rsidR="00FD3F6A" w:rsidRPr="00085F8D" w:rsidRDefault="00FD3F6A" w:rsidP="00FD3F6A">
      <w:pPr>
        <w:rPr>
          <w:b/>
          <w:bCs/>
        </w:rPr>
      </w:pPr>
      <w:r w:rsidRPr="00085F8D">
        <w:rPr>
          <w:b/>
          <w:bCs/>
        </w:rPr>
        <w:t>Entity extraction components</w:t>
      </w:r>
    </w:p>
    <w:p w14:paraId="3D2CDE16" w14:textId="77777777" w:rsidR="00FD3F6A" w:rsidRDefault="00FD3F6A" w:rsidP="00FD3F6A">
      <w:pPr>
        <w:ind w:left="720" w:hanging="720"/>
      </w:pPr>
      <w:proofErr w:type="spellStart"/>
      <w:r w:rsidRPr="00085F8D">
        <w:t>DIETClassifier</w:t>
      </w:r>
      <w:proofErr w:type="spellEnd"/>
      <w:r>
        <w:t xml:space="preserve"> – generally</w:t>
      </w:r>
    </w:p>
    <w:p w14:paraId="7D50D3B2" w14:textId="77777777" w:rsidR="00FD3F6A" w:rsidRDefault="00FD3F6A" w:rsidP="00FD3F6A">
      <w:pPr>
        <w:ind w:left="720" w:hanging="720"/>
      </w:pPr>
      <w:proofErr w:type="spellStart"/>
      <w:r w:rsidRPr="00085F8D">
        <w:t>SpacyEntityExtractor</w:t>
      </w:r>
      <w:proofErr w:type="spellEnd"/>
      <w:r>
        <w:t xml:space="preserve"> – </w:t>
      </w:r>
    </w:p>
    <w:p w14:paraId="20D64E79" w14:textId="77777777" w:rsidR="00FD3F6A" w:rsidRDefault="00FD3F6A" w:rsidP="00FD3F6A">
      <w:r>
        <w:t>Fallback classifier</w:t>
      </w:r>
    </w:p>
    <w:p w14:paraId="588D46B5" w14:textId="77777777" w:rsidR="00FD3F6A" w:rsidRDefault="00FD3F6A" w:rsidP="00FD3F6A">
      <w:pPr>
        <w:rPr>
          <w:b/>
          <w:bCs/>
        </w:rPr>
      </w:pPr>
      <w:r w:rsidRPr="00EA2FC9">
        <w:rPr>
          <w:b/>
          <w:bCs/>
        </w:rPr>
        <w:t>Intent classifier components</w:t>
      </w:r>
      <w:r>
        <w:rPr>
          <w:b/>
          <w:bCs/>
        </w:rPr>
        <w:t>:</w:t>
      </w:r>
    </w:p>
    <w:p w14:paraId="3EDE63EC" w14:textId="77777777" w:rsidR="00FD3F6A" w:rsidRPr="00EA2FC9" w:rsidRDefault="00FD3F6A" w:rsidP="00FD3F6A">
      <w:pPr>
        <w:rPr>
          <w:b/>
          <w:bCs/>
        </w:rPr>
      </w:pPr>
      <w:proofErr w:type="spellStart"/>
      <w:r w:rsidRPr="00085F8D">
        <w:t>DIETClassifier</w:t>
      </w:r>
      <w:proofErr w:type="spellEnd"/>
    </w:p>
    <w:p w14:paraId="3368EE6A" w14:textId="0BDCD694" w:rsidR="005509CF" w:rsidRDefault="005509CF" w:rsidP="006E0B65"/>
    <w:p w14:paraId="3220A7A2" w14:textId="29CBD0B6" w:rsidR="00FD3F6A" w:rsidRDefault="00FD3F6A" w:rsidP="006E0B65"/>
    <w:p w14:paraId="66B5DE85" w14:textId="77777777" w:rsidR="00FD3F6A" w:rsidRDefault="00FD3F6A" w:rsidP="00FD3F6A">
      <w:pPr>
        <w:rPr>
          <w:b/>
          <w:bCs/>
        </w:rPr>
      </w:pPr>
      <w:r>
        <w:rPr>
          <w:b/>
          <w:bCs/>
        </w:rPr>
        <w:t>Choice of language model: accuracy vs speed</w:t>
      </w:r>
    </w:p>
    <w:p w14:paraId="0B12AE50" w14:textId="6A267BA4" w:rsidR="00FD3F6A" w:rsidRDefault="00FD3F6A" w:rsidP="006E0B65"/>
    <w:p w14:paraId="61622EEC" w14:textId="0EAF069A" w:rsidR="00FD3F6A" w:rsidRDefault="00FD3F6A" w:rsidP="006E0B65"/>
    <w:p w14:paraId="689BAD13" w14:textId="77777777" w:rsidR="00AF6000" w:rsidRDefault="00AF6000" w:rsidP="00AF6000">
      <w:pPr>
        <w:pStyle w:val="ListParagraph"/>
        <w:numPr>
          <w:ilvl w:val="0"/>
          <w:numId w:val="3"/>
        </w:numPr>
        <w:rPr>
          <w:b/>
          <w:bCs/>
        </w:rPr>
      </w:pPr>
      <w:r w:rsidRPr="00D97FE6">
        <w:rPr>
          <w:b/>
          <w:bCs/>
        </w:rPr>
        <w:t>BASIC:</w:t>
      </w:r>
    </w:p>
    <w:p w14:paraId="374BA691" w14:textId="77777777" w:rsidR="00AF6000" w:rsidRPr="00D97FE6" w:rsidRDefault="00AF6000" w:rsidP="00AF6000">
      <w:pPr>
        <w:pStyle w:val="ListParagraph"/>
        <w:rPr>
          <w:b/>
          <w:bCs/>
        </w:rPr>
      </w:pPr>
    </w:p>
    <w:p w14:paraId="6C41DB65" w14:textId="77777777" w:rsidR="00AF6000" w:rsidRPr="003E67FE" w:rsidRDefault="00AF6000" w:rsidP="00AF6000">
      <w:pPr>
        <w:pStyle w:val="ListParagraph"/>
      </w:pPr>
    </w:p>
    <w:p w14:paraId="358A9FE9" w14:textId="77777777" w:rsidR="00AF6000" w:rsidRDefault="00AF6000" w:rsidP="00AF6000">
      <w:pPr>
        <w:pStyle w:val="ListParagraph"/>
      </w:pPr>
      <w:r w:rsidRPr="003E67FE">
        <w:rPr>
          <w:noProof/>
        </w:rPr>
        <w:drawing>
          <wp:inline distT="0" distB="0" distL="0" distR="0" wp14:anchorId="208187CB" wp14:editId="2443431A">
            <wp:extent cx="259080" cy="259080"/>
            <wp:effectExtent l="0" t="0" r="0" b="0"/>
            <wp:docPr id="5" name="Graphic 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22258EFB" w14:textId="77777777" w:rsidR="00AF6000" w:rsidRDefault="00AF6000" w:rsidP="00AF6000">
      <w:pPr>
        <w:pStyle w:val="ListParagraph"/>
      </w:pPr>
      <w:r>
        <w:rPr>
          <w:noProof/>
        </w:rPr>
        <w:drawing>
          <wp:inline distT="0" distB="0" distL="0" distR="0" wp14:anchorId="4371F371" wp14:editId="05951C55">
            <wp:extent cx="289560" cy="289560"/>
            <wp:effectExtent l="0" t="0" r="0" b="0"/>
            <wp:docPr id="6" name="Graphic 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t xml:space="preserve">I am not </w:t>
      </w:r>
      <w:proofErr w:type="spellStart"/>
      <w:r>
        <w:t>felling well</w:t>
      </w:r>
      <w:proofErr w:type="spellEnd"/>
      <w:r>
        <w:t>.</w:t>
      </w:r>
    </w:p>
    <w:p w14:paraId="15EAE4CA" w14:textId="77777777" w:rsidR="00AF6000" w:rsidRDefault="00AF6000" w:rsidP="00AF6000">
      <w:pPr>
        <w:pStyle w:val="ListParagraph"/>
      </w:pPr>
      <w:r w:rsidRPr="003E67FE">
        <w:rPr>
          <w:noProof/>
        </w:rPr>
        <w:drawing>
          <wp:inline distT="0" distB="0" distL="0" distR="0" wp14:anchorId="446C9A08" wp14:editId="155E04BE">
            <wp:extent cx="259080" cy="259080"/>
            <wp:effectExtent l="0" t="0" r="0" b="0"/>
            <wp:docPr id="7" name="Graphic 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 xml:space="preserve">What </w:t>
      </w:r>
      <w:proofErr w:type="spellStart"/>
      <w:r>
        <w:t>symptopns</w:t>
      </w:r>
      <w:proofErr w:type="spellEnd"/>
      <w:r>
        <w:t xml:space="preserve"> do you observe</w:t>
      </w:r>
    </w:p>
    <w:p w14:paraId="6F57D64C" w14:textId="77777777" w:rsidR="00AF6000" w:rsidRDefault="00AF6000" w:rsidP="00AF6000">
      <w:pPr>
        <w:pStyle w:val="ListParagraph"/>
      </w:pPr>
      <w:r>
        <w:rPr>
          <w:noProof/>
        </w:rPr>
        <w:drawing>
          <wp:inline distT="0" distB="0" distL="0" distR="0" wp14:anchorId="52E8ACB6" wp14:editId="4336AB18">
            <wp:extent cx="289560" cy="289560"/>
            <wp:effectExtent l="0" t="0" r="0" b="0"/>
            <wp:docPr id="8" name="Graphic 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 xml:space="preserve">I am suffering from </w:t>
      </w:r>
      <w:proofErr w:type="spellStart"/>
      <w:proofErr w:type="gramStart"/>
      <w:r>
        <w:rPr>
          <w:rFonts w:ascii="Helvetica" w:hAnsi="Helvetica" w:cs="Helvetica"/>
          <w:color w:val="111111"/>
          <w:shd w:val="clear" w:color="auto" w:fill="FFFFFF"/>
        </w:rPr>
        <w:t>diarrhea</w:t>
      </w:r>
      <w:proofErr w:type="spellEnd"/>
      <w:r>
        <w:rPr>
          <w:rFonts w:ascii="Helvetica" w:hAnsi="Helvetica" w:cs="Helvetica"/>
          <w:color w:val="111111"/>
          <w:shd w:val="clear" w:color="auto" w:fill="FFFFFF"/>
        </w:rPr>
        <w:t>  and</w:t>
      </w:r>
      <w:proofErr w:type="gramEnd"/>
      <w:r>
        <w:rPr>
          <w:rFonts w:ascii="Helvetica" w:hAnsi="Helvetica" w:cs="Helvetica"/>
          <w:color w:val="111111"/>
          <w:shd w:val="clear" w:color="auto" w:fill="FFFFFF"/>
        </w:rPr>
        <w:t xml:space="preserve"> Vomits. I am feeling tired and dehydrated. My mouth is </w:t>
      </w:r>
      <w:proofErr w:type="spellStart"/>
      <w:r>
        <w:rPr>
          <w:rFonts w:ascii="Helvetica" w:hAnsi="Helvetica" w:cs="Helvetica"/>
          <w:color w:val="111111"/>
          <w:shd w:val="clear" w:color="auto" w:fill="FFFFFF"/>
        </w:rPr>
        <w:t>dr</w:t>
      </w:r>
      <w:proofErr w:type="spellEnd"/>
      <w:r>
        <w:rPr>
          <w:rFonts w:ascii="Helvetica" w:hAnsi="Helvetica" w:cs="Helvetica"/>
          <w:color w:val="111111"/>
          <w:shd w:val="clear" w:color="auto" w:fill="FFFFFF"/>
        </w:rPr>
        <w:t xml:space="preserve"> as well.</w:t>
      </w:r>
    </w:p>
    <w:p w14:paraId="17C5154D" w14:textId="77777777" w:rsidR="00AF6000" w:rsidRDefault="00AF6000" w:rsidP="00AF6000">
      <w:pPr>
        <w:pStyle w:val="ListParagraph"/>
      </w:pPr>
      <w:r w:rsidRPr="003E67FE">
        <w:rPr>
          <w:noProof/>
        </w:rPr>
        <w:drawing>
          <wp:inline distT="0" distB="0" distL="0" distR="0" wp14:anchorId="234E7D8E" wp14:editId="15336F27">
            <wp:extent cx="259080" cy="259080"/>
            <wp:effectExtent l="0" t="0" r="0" b="0"/>
            <wp:docPr id="9" name="Graphic 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 xml:space="preserve">These are the possible </w:t>
      </w:r>
      <w:proofErr w:type="spellStart"/>
      <w:r>
        <w:t>Symptopons</w:t>
      </w:r>
      <w:proofErr w:type="spellEnd"/>
      <w:r>
        <w:t xml:space="preserve"> of </w:t>
      </w:r>
      <w:r w:rsidRPr="009E7295">
        <w:t>Rotavirus</w:t>
      </w:r>
    </w:p>
    <w:p w14:paraId="7ECEEFD4" w14:textId="77777777" w:rsidR="00AF6000" w:rsidRDefault="00AF6000" w:rsidP="00AF6000">
      <w:pPr>
        <w:pStyle w:val="ListParagraph"/>
      </w:pPr>
    </w:p>
    <w:p w14:paraId="63D39572" w14:textId="77777777" w:rsidR="00AF6000" w:rsidRDefault="00AF6000" w:rsidP="00AF6000">
      <w:pPr>
        <w:pStyle w:val="ListParagraph"/>
      </w:pPr>
      <w:r>
        <w:lastRenderedPageBreak/>
        <w:t>========================================================</w:t>
      </w:r>
    </w:p>
    <w:p w14:paraId="471912F3" w14:textId="77777777" w:rsidR="00AF6000" w:rsidRDefault="00AF6000" w:rsidP="00AF6000">
      <w:pPr>
        <w:pStyle w:val="ListParagraph"/>
      </w:pPr>
    </w:p>
    <w:p w14:paraId="27F8DAA2" w14:textId="77777777" w:rsidR="00AF6000" w:rsidRDefault="00AF6000" w:rsidP="00AF6000">
      <w:pPr>
        <w:pStyle w:val="ListParagraph"/>
      </w:pPr>
      <w:r w:rsidRPr="003E67FE">
        <w:rPr>
          <w:noProof/>
        </w:rPr>
        <w:drawing>
          <wp:inline distT="0" distB="0" distL="0" distR="0" wp14:anchorId="713BF857" wp14:editId="24B32542">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10E830FA" w14:textId="77777777" w:rsidR="00AF6000" w:rsidRDefault="00AF6000" w:rsidP="00AF6000">
      <w:pPr>
        <w:pStyle w:val="ListParagraph"/>
      </w:pPr>
      <w:r>
        <w:rPr>
          <w:noProof/>
        </w:rPr>
        <w:drawing>
          <wp:inline distT="0" distB="0" distL="0" distR="0" wp14:anchorId="07A90E00" wp14:editId="7B8AD23D">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t>I am fine.</w:t>
      </w:r>
    </w:p>
    <w:p w14:paraId="36AB9C2C" w14:textId="77777777" w:rsidR="00AF6000" w:rsidRDefault="00AF6000" w:rsidP="00AF6000">
      <w:pPr>
        <w:pStyle w:val="ListParagraph"/>
      </w:pPr>
      <w:r w:rsidRPr="003E67FE">
        <w:rPr>
          <w:noProof/>
        </w:rPr>
        <w:drawing>
          <wp:inline distT="0" distB="0" distL="0" distR="0" wp14:anchorId="17B06FDD" wp14:editId="66C034F2">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 xml:space="preserve">Great! Keep </w:t>
      </w:r>
      <w:proofErr w:type="spellStart"/>
      <w:r>
        <w:t>dping</w:t>
      </w:r>
      <w:proofErr w:type="spellEnd"/>
      <w:r>
        <w:t xml:space="preserve"> well</w:t>
      </w:r>
    </w:p>
    <w:p w14:paraId="7093040C" w14:textId="77777777" w:rsidR="00AF6000" w:rsidRDefault="00AF6000" w:rsidP="00AF6000">
      <w:pPr>
        <w:pStyle w:val="ListParagraph"/>
      </w:pPr>
    </w:p>
    <w:p w14:paraId="530F25D0" w14:textId="77777777" w:rsidR="00AF6000" w:rsidRPr="00D97FE6" w:rsidRDefault="00AF6000" w:rsidP="00AF6000">
      <w:pPr>
        <w:pStyle w:val="ListParagraph"/>
        <w:rPr>
          <w:b/>
          <w:bCs/>
        </w:rPr>
      </w:pPr>
    </w:p>
    <w:p w14:paraId="072A744F" w14:textId="77777777" w:rsidR="00AF6000" w:rsidRPr="00D97FE6" w:rsidRDefault="00AF6000" w:rsidP="00AF6000">
      <w:pPr>
        <w:pStyle w:val="ListParagraph"/>
        <w:numPr>
          <w:ilvl w:val="0"/>
          <w:numId w:val="3"/>
        </w:numPr>
        <w:rPr>
          <w:b/>
          <w:bCs/>
        </w:rPr>
      </w:pPr>
      <w:r w:rsidRPr="00D97FE6">
        <w:rPr>
          <w:b/>
          <w:bCs/>
        </w:rPr>
        <w:t>More complex:</w:t>
      </w:r>
    </w:p>
    <w:p w14:paraId="02BCA2B7" w14:textId="77777777" w:rsidR="00AF6000" w:rsidRDefault="00AF6000" w:rsidP="00AF6000">
      <w:pPr>
        <w:pStyle w:val="ListParagraph"/>
      </w:pPr>
    </w:p>
    <w:p w14:paraId="19BAF9CF" w14:textId="77777777" w:rsidR="00AF6000" w:rsidRDefault="00AF6000" w:rsidP="00AF6000">
      <w:pPr>
        <w:pStyle w:val="ListParagraph"/>
      </w:pPr>
      <w:r w:rsidRPr="003E67FE">
        <w:rPr>
          <w:noProof/>
        </w:rPr>
        <w:drawing>
          <wp:inline distT="0" distB="0" distL="0" distR="0" wp14:anchorId="76BC0293" wp14:editId="25BBB95D">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350E3DF0" w14:textId="77777777" w:rsidR="00AF6000" w:rsidRDefault="00AF6000" w:rsidP="00AF6000">
      <w:pPr>
        <w:pStyle w:val="ListParagraph"/>
      </w:pPr>
      <w:r>
        <w:rPr>
          <w:noProof/>
        </w:rPr>
        <w:drawing>
          <wp:inline distT="0" distB="0" distL="0" distR="0" wp14:anchorId="2DC2F748" wp14:editId="2B955E79">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t xml:space="preserve">I am not </w:t>
      </w:r>
      <w:proofErr w:type="spellStart"/>
      <w:r>
        <w:t>felling well</w:t>
      </w:r>
      <w:proofErr w:type="spellEnd"/>
      <w:r>
        <w:t>.</w:t>
      </w:r>
    </w:p>
    <w:p w14:paraId="7E6AF275" w14:textId="77777777" w:rsidR="00AF6000" w:rsidRDefault="00AF6000" w:rsidP="00AF6000">
      <w:pPr>
        <w:pStyle w:val="ListParagraph"/>
      </w:pPr>
      <w:r w:rsidRPr="003E67FE">
        <w:rPr>
          <w:noProof/>
        </w:rPr>
        <w:drawing>
          <wp:inline distT="0" distB="0" distL="0" distR="0" wp14:anchorId="1C560F37" wp14:editId="2C9280DB">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 xml:space="preserve">What </w:t>
      </w:r>
      <w:proofErr w:type="spellStart"/>
      <w:r>
        <w:t>symptopns</w:t>
      </w:r>
      <w:proofErr w:type="spellEnd"/>
      <w:r>
        <w:t xml:space="preserve"> do you observe</w:t>
      </w:r>
    </w:p>
    <w:p w14:paraId="67E45D46" w14:textId="77777777" w:rsidR="00AF6000" w:rsidRDefault="00AF6000" w:rsidP="00AF6000">
      <w:pPr>
        <w:pStyle w:val="ListParagraph"/>
        <w:rPr>
          <w:rFonts w:ascii="Helvetica" w:hAnsi="Helvetica" w:cs="Helvetica"/>
          <w:color w:val="111111"/>
          <w:shd w:val="clear" w:color="auto" w:fill="FFFFFF"/>
        </w:rPr>
      </w:pPr>
      <w:r>
        <w:rPr>
          <w:noProof/>
        </w:rPr>
        <w:drawing>
          <wp:inline distT="0" distB="0" distL="0" distR="0" wp14:anchorId="0B661D2A" wp14:editId="6779924C">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proofErr w:type="spellStart"/>
      <w:proofErr w:type="gramStart"/>
      <w:r>
        <w:rPr>
          <w:rFonts w:ascii="Helvetica" w:hAnsi="Helvetica" w:cs="Helvetica"/>
          <w:color w:val="111111"/>
          <w:shd w:val="clear" w:color="auto" w:fill="FFFFFF"/>
        </w:rPr>
        <w:t>diarrhea</w:t>
      </w:r>
      <w:proofErr w:type="spellEnd"/>
      <w:r>
        <w:rPr>
          <w:rFonts w:ascii="Helvetica" w:hAnsi="Helvetica" w:cs="Helvetica"/>
          <w:color w:val="111111"/>
          <w:shd w:val="clear" w:color="auto" w:fill="FFFFFF"/>
        </w:rPr>
        <w:t>  and</w:t>
      </w:r>
      <w:proofErr w:type="gramEnd"/>
      <w:r>
        <w:rPr>
          <w:rFonts w:ascii="Helvetica" w:hAnsi="Helvetica" w:cs="Helvetica"/>
          <w:color w:val="111111"/>
          <w:shd w:val="clear" w:color="auto" w:fill="FFFFFF"/>
        </w:rPr>
        <w:t xml:space="preserve">  Vomits </w:t>
      </w:r>
    </w:p>
    <w:p w14:paraId="3EDB407D" w14:textId="77777777" w:rsidR="00AF6000" w:rsidRDefault="00AF6000" w:rsidP="00AF6000">
      <w:pPr>
        <w:pStyle w:val="ListParagraph"/>
      </w:pPr>
      <w:r w:rsidRPr="003E67FE">
        <w:rPr>
          <w:noProof/>
        </w:rPr>
        <w:drawing>
          <wp:inline distT="0" distB="0" distL="0" distR="0" wp14:anchorId="3DEE56BC" wp14:editId="7B823E10">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Any other Symptom?</w:t>
      </w:r>
    </w:p>
    <w:p w14:paraId="7C45D120" w14:textId="77777777" w:rsidR="00AF6000" w:rsidRDefault="00AF6000" w:rsidP="00AF6000">
      <w:pPr>
        <w:pStyle w:val="ListParagraph"/>
      </w:pPr>
      <w:r>
        <w:rPr>
          <w:noProof/>
        </w:rPr>
        <w:drawing>
          <wp:inline distT="0" distB="0" distL="0" distR="0" wp14:anchorId="4E93EEDD" wp14:editId="1C3F624A">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rsidRPr="003E67FE">
        <w:t xml:space="preserve"> </w:t>
      </w:r>
      <w:r>
        <w:t xml:space="preserve">I am feeling </w:t>
      </w:r>
      <w:r>
        <w:rPr>
          <w:rFonts w:ascii="Helvetica" w:hAnsi="Helvetica" w:cs="Helvetica"/>
          <w:color w:val="111111"/>
          <w:shd w:val="clear" w:color="auto" w:fill="FFFFFF"/>
        </w:rPr>
        <w:t>tired</w:t>
      </w:r>
    </w:p>
    <w:p w14:paraId="1D74B10A" w14:textId="77777777" w:rsidR="00AF6000" w:rsidRDefault="00AF6000" w:rsidP="00AF6000">
      <w:pPr>
        <w:pStyle w:val="ListParagraph"/>
      </w:pPr>
      <w:r w:rsidRPr="003E67FE">
        <w:rPr>
          <w:noProof/>
        </w:rPr>
        <w:drawing>
          <wp:inline distT="0" distB="0" distL="0" distR="0" wp14:anchorId="46AA67BB" wp14:editId="125A4947">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What else you feel?</w:t>
      </w:r>
    </w:p>
    <w:p w14:paraId="20B87C37" w14:textId="77777777" w:rsidR="00AF6000" w:rsidRDefault="00AF6000" w:rsidP="00AF6000">
      <w:pPr>
        <w:pStyle w:val="ListParagraph"/>
      </w:pPr>
      <w:r>
        <w:rPr>
          <w:noProof/>
        </w:rPr>
        <w:drawing>
          <wp:inline distT="0" distB="0" distL="0" distR="0" wp14:anchorId="2CB9E231" wp14:editId="72272A85">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dehydration, dry mouth</w:t>
      </w:r>
    </w:p>
    <w:p w14:paraId="60820A91" w14:textId="77777777" w:rsidR="00AF6000" w:rsidRDefault="00AF6000" w:rsidP="00AF6000">
      <w:pPr>
        <w:pStyle w:val="ListParagraph"/>
      </w:pPr>
      <w:r w:rsidRPr="003E67FE">
        <w:rPr>
          <w:noProof/>
        </w:rPr>
        <w:drawing>
          <wp:inline distT="0" distB="0" distL="0" distR="0" wp14:anchorId="63971D69" wp14:editId="375030F8">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Anything else?</w:t>
      </w:r>
    </w:p>
    <w:p w14:paraId="77DC4C8A" w14:textId="77777777" w:rsidR="00AF6000" w:rsidRDefault="00AF6000" w:rsidP="00AF6000">
      <w:pPr>
        <w:pStyle w:val="ListParagraph"/>
        <w:rPr>
          <w:rFonts w:ascii="Helvetica" w:hAnsi="Helvetica" w:cs="Helvetica"/>
          <w:color w:val="111111"/>
          <w:shd w:val="clear" w:color="auto" w:fill="FFFFFF"/>
        </w:rPr>
      </w:pPr>
      <w:r>
        <w:rPr>
          <w:noProof/>
        </w:rPr>
        <w:drawing>
          <wp:inline distT="0" distB="0" distL="0" distR="0" wp14:anchorId="1A735C2F" wp14:editId="56A4327E">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 xml:space="preserve"> No </w:t>
      </w:r>
    </w:p>
    <w:p w14:paraId="5971519A" w14:textId="77777777" w:rsidR="00AF6000" w:rsidRDefault="00AF6000" w:rsidP="00AF6000">
      <w:pPr>
        <w:pStyle w:val="ListParagraph"/>
      </w:pPr>
      <w:r w:rsidRPr="003E67FE">
        <w:rPr>
          <w:noProof/>
        </w:rPr>
        <w:drawing>
          <wp:inline distT="0" distB="0" distL="0" distR="0" wp14:anchorId="7431E72F" wp14:editId="397EE6FE">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9080" cy="259080"/>
                    </a:xfrm>
                    <a:prstGeom prst="rect">
                      <a:avLst/>
                    </a:prstGeom>
                  </pic:spPr>
                </pic:pic>
              </a:graphicData>
            </a:graphic>
          </wp:inline>
        </w:drawing>
      </w:r>
      <w:r w:rsidRPr="003E67FE">
        <w:t xml:space="preserve"> </w:t>
      </w:r>
      <w:r>
        <w:t xml:space="preserve">These are the possible </w:t>
      </w:r>
      <w:proofErr w:type="spellStart"/>
      <w:r>
        <w:t>Symptopons</w:t>
      </w:r>
      <w:proofErr w:type="spellEnd"/>
      <w:r>
        <w:t xml:space="preserve"> of </w:t>
      </w:r>
      <w:r w:rsidRPr="009E7295">
        <w:t>Rotavirus</w:t>
      </w:r>
      <w:r>
        <w:t xml:space="preserve">.  </w:t>
      </w:r>
      <w:hyperlink r:id="rId22" w:history="1">
        <w:r w:rsidRPr="00B34D6F">
          <w:rPr>
            <w:rStyle w:val="Hyperlink"/>
          </w:rPr>
          <w:t>https://www.mayoclinic.org/diseases-conditions/rotavirus/symptoms-causes/syc-20351300</w:t>
        </w:r>
      </w:hyperlink>
      <w:r>
        <w:t xml:space="preserve"> </w:t>
      </w:r>
    </w:p>
    <w:p w14:paraId="6B546A5E" w14:textId="77777777" w:rsidR="00AF6000" w:rsidRDefault="00AF6000" w:rsidP="00AF6000">
      <w:pPr>
        <w:pStyle w:val="ListParagraph"/>
        <w:rPr>
          <w:rFonts w:ascii="Helvetica" w:hAnsi="Helvetica" w:cs="Helvetica"/>
          <w:color w:val="111111"/>
          <w:shd w:val="clear" w:color="auto" w:fill="FFFFFF"/>
        </w:rPr>
      </w:pPr>
      <w:r>
        <w:rPr>
          <w:noProof/>
        </w:rPr>
        <w:drawing>
          <wp:inline distT="0" distB="0" distL="0" distR="0" wp14:anchorId="54706DEC" wp14:editId="7835D3CB">
            <wp:extent cx="289560" cy="289560"/>
            <wp:effectExtent l="0" t="0" r="0" b="0"/>
            <wp:docPr id="22" name="Graphic 22"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89560" cy="289560"/>
                    </a:xfrm>
                    <a:prstGeom prst="rect">
                      <a:avLst/>
                    </a:prstGeom>
                  </pic:spPr>
                </pic:pic>
              </a:graphicData>
            </a:graphic>
          </wp:inline>
        </w:drawing>
      </w:r>
      <w:r>
        <w:rPr>
          <w:rFonts w:ascii="Helvetica" w:hAnsi="Helvetica" w:cs="Helvetica"/>
          <w:color w:val="111111"/>
          <w:shd w:val="clear" w:color="auto" w:fill="FFFFFF"/>
        </w:rPr>
        <w:t xml:space="preserve"> What causes the disease</w:t>
      </w:r>
      <w:proofErr w:type="gramStart"/>
      <w:r>
        <w:rPr>
          <w:rFonts w:ascii="Helvetica" w:hAnsi="Helvetica" w:cs="Helvetica"/>
          <w:color w:val="111111"/>
          <w:shd w:val="clear" w:color="auto" w:fill="FFFFFF"/>
        </w:rPr>
        <w:t xml:space="preserve"> ?..</w:t>
      </w:r>
      <w:proofErr w:type="gramEnd"/>
    </w:p>
    <w:p w14:paraId="1C88F4AA" w14:textId="4D1EEF0E" w:rsidR="005509CF" w:rsidRDefault="005509CF" w:rsidP="006E0B65"/>
    <w:p w14:paraId="36C5C8FF" w14:textId="5CBCC177" w:rsidR="005509CF" w:rsidRDefault="005509CF" w:rsidP="006E0B65"/>
    <w:p w14:paraId="5056E279" w14:textId="303B198B" w:rsidR="005509CF" w:rsidRDefault="005509CF" w:rsidP="006E0B65"/>
    <w:p w14:paraId="664FBE50" w14:textId="27B741D1" w:rsidR="005509CF" w:rsidRDefault="005509CF" w:rsidP="006E0B65">
      <w:r>
        <w:t>Rules:</w:t>
      </w:r>
    </w:p>
    <w:p w14:paraId="3C64BFB3" w14:textId="001B0887" w:rsidR="005509CF" w:rsidRDefault="005509CF" w:rsidP="006E0B65">
      <w:r>
        <w:t>In certain scenarios, the system cannot identify an intent based on a certain prediction threshold, which is referred to as a fallback</w:t>
      </w:r>
    </w:p>
    <w:p w14:paraId="1C67B2BA" w14:textId="77777777" w:rsidR="005509CF" w:rsidRDefault="005509CF" w:rsidP="006E0B65"/>
    <w:p w14:paraId="233F068B" w14:textId="7EB381F0" w:rsidR="006E0B65" w:rsidRDefault="006E0B65" w:rsidP="006E0B65">
      <w:r>
        <w:t>Pretraining entity extractor:</w:t>
      </w:r>
    </w:p>
    <w:p w14:paraId="27A1D4B4" w14:textId="382A1600" w:rsidR="006E0B65" w:rsidRDefault="00000000" w:rsidP="006E0B65">
      <w:hyperlink r:id="rId23" w:anchor="pre-trained-entity-extractors" w:history="1">
        <w:r w:rsidR="006E0B65" w:rsidRPr="00C5440A">
          <w:rPr>
            <w:rStyle w:val="Hyperlink"/>
          </w:rPr>
          <w:t>https://rasa.com/docs/rasa/generating-nlu-data/#pre-trained-entity-extractors</w:t>
        </w:r>
      </w:hyperlink>
    </w:p>
    <w:p w14:paraId="78E1C1E0" w14:textId="77777777" w:rsidR="006E0B65" w:rsidRPr="006E0B65" w:rsidRDefault="006E0B65" w:rsidP="006E0B65"/>
    <w:p w14:paraId="7340708F" w14:textId="0A2B1BC2" w:rsidR="00A5577E" w:rsidRDefault="00A5577E" w:rsidP="00A5577E"/>
    <w:p w14:paraId="32D4940E" w14:textId="00B5ECED" w:rsidR="00A5577E" w:rsidRPr="00A5577E" w:rsidRDefault="00A5577E" w:rsidP="00A5577E">
      <w:r>
        <w:t>How do we handle spelling mistakes and correctly identify entities?</w:t>
      </w:r>
    </w:p>
    <w:p w14:paraId="1F678617" w14:textId="000DE5C7" w:rsidR="006E0B65" w:rsidRDefault="00000000">
      <w:hyperlink r:id="rId24" w:anchor="handling-edge-cases" w:history="1">
        <w:r w:rsidR="006E0B65" w:rsidRPr="00C5440A">
          <w:rPr>
            <w:rStyle w:val="Hyperlink"/>
          </w:rPr>
          <w:t>https://rasa.com/docs/rasa/generating-nlu-data/#handling-edge-cases</w:t>
        </w:r>
      </w:hyperlink>
    </w:p>
    <w:p w14:paraId="5CA4EC87" w14:textId="77777777" w:rsidR="006E0B65" w:rsidRDefault="006E0B65" w:rsidP="006E0B65">
      <w:pPr>
        <w:pStyle w:val="Heading3"/>
        <w:rPr>
          <w:rFonts w:ascii="Arial" w:hAnsi="Arial" w:cs="Arial"/>
          <w:color w:val="000000"/>
          <w:spacing w:val="1"/>
        </w:rPr>
      </w:pPr>
    </w:p>
    <w:p w14:paraId="780EDC1C" w14:textId="3E12D813" w:rsidR="006E0B65" w:rsidRDefault="006E0B65" w:rsidP="006E0B65">
      <w:pPr>
        <w:pStyle w:val="Heading3"/>
        <w:rPr>
          <w:rFonts w:ascii="Arial" w:hAnsi="Arial" w:cs="Arial"/>
          <w:color w:val="000000"/>
          <w:spacing w:val="1"/>
        </w:rPr>
      </w:pPr>
      <w:bookmarkStart w:id="37" w:name="_Toc110348687"/>
      <w:r>
        <w:rPr>
          <w:rFonts w:ascii="Arial" w:hAnsi="Arial" w:cs="Arial"/>
          <w:color w:val="000000"/>
          <w:spacing w:val="1"/>
        </w:rPr>
        <w:t>Defining an Out-of-scope Intent</w:t>
      </w:r>
      <w:hyperlink r:id="rId25" w:anchor="defining-an-out-of-scope-intent" w:tooltip="Direct link to heading" w:history="1">
        <w:r>
          <w:rPr>
            <w:rStyle w:val="Hyperlink"/>
            <w:rFonts w:ascii="Arial" w:hAnsi="Arial" w:cs="Arial"/>
            <w:b/>
            <w:bCs/>
            <w:spacing w:val="1"/>
          </w:rPr>
          <w:t>#</w:t>
        </w:r>
        <w:bookmarkEnd w:id="37"/>
      </w:hyperlink>
    </w:p>
    <w:p w14:paraId="73F8335B" w14:textId="1902BB3E" w:rsidR="006E0B65" w:rsidRDefault="00000000" w:rsidP="006E0B65">
      <w:hyperlink r:id="rId26" w:anchor="defining-an-out-of-scope-intent" w:history="1">
        <w:r w:rsidR="006E0B65" w:rsidRPr="00C5440A">
          <w:rPr>
            <w:rStyle w:val="Hyperlink"/>
          </w:rPr>
          <w:t>https://rasa.com/docs/rasa/generating-nlu-data/#defining-an-out-of-scope-intent</w:t>
        </w:r>
      </w:hyperlink>
    </w:p>
    <w:p w14:paraId="1668CF25" w14:textId="77777777" w:rsidR="006E0B65" w:rsidRPr="006E0B65" w:rsidRDefault="006E0B65" w:rsidP="006E0B65"/>
    <w:p w14:paraId="1E46234F" w14:textId="72A68648" w:rsidR="00A5577E" w:rsidRDefault="00A5577E">
      <w:pPr>
        <w:rPr>
          <w:rFonts w:ascii="Arial" w:eastAsiaTheme="majorEastAsia" w:hAnsi="Arial" w:cs="Arial"/>
          <w:color w:val="000000"/>
          <w:spacing w:val="1"/>
          <w:sz w:val="26"/>
          <w:szCs w:val="26"/>
        </w:rPr>
      </w:pPr>
      <w:r>
        <w:rPr>
          <w:rFonts w:ascii="Arial" w:eastAsiaTheme="majorEastAsia" w:hAnsi="Arial" w:cs="Arial"/>
          <w:color w:val="000000"/>
          <w:spacing w:val="1"/>
          <w:sz w:val="26"/>
          <w:szCs w:val="26"/>
        </w:rPr>
        <w:br w:type="page"/>
      </w:r>
    </w:p>
    <w:p w14:paraId="0992103D" w14:textId="59277CAF" w:rsidR="00787AF2" w:rsidRDefault="00787AF2" w:rsidP="00F654DB">
      <w:pPr>
        <w:pStyle w:val="Heading1"/>
        <w:numPr>
          <w:ilvl w:val="0"/>
          <w:numId w:val="1"/>
        </w:numPr>
      </w:pPr>
      <w:bookmarkStart w:id="38" w:name="_Toc110348688"/>
      <w:r>
        <w:lastRenderedPageBreak/>
        <w:t>Results and Evaluation</w:t>
      </w:r>
      <w:bookmarkEnd w:id="38"/>
    </w:p>
    <w:p w14:paraId="285BBF13" w14:textId="77777777" w:rsidR="006F60CB" w:rsidRDefault="006F60CB"/>
    <w:p w14:paraId="2C220793" w14:textId="77777777" w:rsidR="006F60CB" w:rsidRDefault="006F60CB"/>
    <w:p w14:paraId="64518BAA" w14:textId="77777777" w:rsidR="006F60CB" w:rsidRDefault="006F60CB">
      <w:r>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04BE1FB4" w14:textId="0CD2E861" w:rsidR="003E6842" w:rsidRDefault="003E6842"/>
    <w:p w14:paraId="12297642" w14:textId="5BAA6B1C" w:rsidR="003E6842" w:rsidRDefault="003E6842"/>
    <w:p w14:paraId="33DC06A9" w14:textId="22481D79" w:rsidR="003E6842" w:rsidRDefault="003E6842">
      <w:r>
        <w:t xml:space="preserve">Bot maturity </w:t>
      </w:r>
      <w:r w:rsidR="005D0B6D">
        <w:t>(</w:t>
      </w:r>
      <w:proofErr w:type="spellStart"/>
      <w:r w:rsidR="005D0B6D">
        <w:t>productionization</w:t>
      </w:r>
      <w:proofErr w:type="spellEnd"/>
      <w:r w:rsidR="005D0B6D">
        <w:t>) process:</w:t>
      </w:r>
    </w:p>
    <w:p w14:paraId="3D5DAAD9" w14:textId="2369C9C9" w:rsidR="00546224" w:rsidRDefault="00EE7536">
      <w:r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27"/>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numPr>
          <w:ilvl w:val="0"/>
          <w:numId w:val="1"/>
        </w:numPr>
      </w:pPr>
      <w:bookmarkStart w:id="39" w:name="_Toc110348689"/>
      <w:r>
        <w:t>Future Work</w:t>
      </w:r>
      <w:bookmarkEnd w:id="39"/>
    </w:p>
    <w:p w14:paraId="24B91026" w14:textId="02A67DD1" w:rsidR="00546224" w:rsidRDefault="00546224"/>
    <w:p w14:paraId="4835706D" w14:textId="7A083604" w:rsidR="003E3ABF" w:rsidRDefault="003E3ABF" w:rsidP="003E3ABF">
      <w:r>
        <w:t>Word embedding Bias Removal</w:t>
      </w:r>
    </w:p>
    <w:p w14:paraId="280D2B12" w14:textId="6B3DDE6F" w:rsidR="003E3ABF" w:rsidRDefault="00000000" w:rsidP="003E3ABF">
      <w:pPr>
        <w:rPr>
          <w:rStyle w:val="Hyperlink"/>
        </w:rPr>
      </w:pPr>
      <w:hyperlink r:id="rId28" w:history="1">
        <w:r w:rsidR="003E3ABF" w:rsidRPr="00981380">
          <w:rPr>
            <w:rStyle w:val="Hyperlink"/>
          </w:rPr>
          <w:t>https://learning.rasa.com/bias/</w:t>
        </w:r>
      </w:hyperlink>
    </w:p>
    <w:p w14:paraId="62844111" w14:textId="31FBDE0C" w:rsidR="00786942" w:rsidRDefault="00786942" w:rsidP="003E3ABF">
      <w:pPr>
        <w:rPr>
          <w:rStyle w:val="Hyperlink"/>
        </w:rPr>
      </w:pPr>
    </w:p>
    <w:p w14:paraId="7E1D6294" w14:textId="789B7D05" w:rsidR="00786942" w:rsidRDefault="00786942" w:rsidP="003E3ABF">
      <w:r>
        <w:t>Better symptom detection model or training the model using a disease database:</w:t>
      </w:r>
    </w:p>
    <w:p w14:paraId="669E1ACF" w14:textId="31073F8A" w:rsidR="00786942" w:rsidRDefault="00786942" w:rsidP="003E3ABF">
      <w:r>
        <w:t>Using Machine Learning Models for Disease Predictions:</w:t>
      </w:r>
    </w:p>
    <w:p w14:paraId="0468D696" w14:textId="77777777" w:rsidR="003E3ABF" w:rsidRDefault="003E3ABF" w:rsidP="003E3ABF"/>
    <w:p w14:paraId="7A126329" w14:textId="198F2CDE" w:rsidR="00787AF2" w:rsidRDefault="00787AF2" w:rsidP="00787AF2">
      <w:pPr>
        <w:pStyle w:val="Heading1"/>
        <w:numPr>
          <w:ilvl w:val="0"/>
          <w:numId w:val="1"/>
        </w:numPr>
      </w:pPr>
      <w:bookmarkStart w:id="40" w:name="_Toc110348690"/>
      <w:r>
        <w:t>Conclusion</w:t>
      </w:r>
      <w:bookmarkEnd w:id="40"/>
    </w:p>
    <w:p w14:paraId="21A59AFC" w14:textId="693776BB" w:rsidR="00787AF2" w:rsidRDefault="00787AF2" w:rsidP="00787AF2">
      <w:pPr>
        <w:pStyle w:val="Heading1"/>
        <w:ind w:left="360"/>
      </w:pPr>
    </w:p>
    <w:p w14:paraId="16068D1C"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420E5F6D" w14:textId="3C6FB9DB" w:rsidR="00787AF2" w:rsidRDefault="00787AF2" w:rsidP="00787AF2">
      <w:pPr>
        <w:pStyle w:val="Heading1"/>
        <w:ind w:left="360"/>
      </w:pPr>
    </w:p>
    <w:p w14:paraId="488720D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54B3801C" w14:textId="6FA40539" w:rsidR="00787AF2" w:rsidRDefault="00787AF2" w:rsidP="00787AF2">
      <w:pPr>
        <w:pStyle w:val="Heading1"/>
        <w:numPr>
          <w:ilvl w:val="0"/>
          <w:numId w:val="1"/>
        </w:numPr>
      </w:pPr>
      <w:bookmarkStart w:id="41" w:name="_Toc110348691"/>
      <w:r w:rsidRPr="00787AF2">
        <w:lastRenderedPageBreak/>
        <w:t>Appendix A DOER Document</w:t>
      </w:r>
      <w:bookmarkEnd w:id="41"/>
    </w:p>
    <w:p w14:paraId="02693C5E" w14:textId="77777777" w:rsidR="005A55DC" w:rsidRPr="005A55DC" w:rsidRDefault="005A55DC" w:rsidP="005A55DC"/>
    <w:p w14:paraId="64E2157E" w14:textId="7EDA7C63" w:rsidR="0059790E" w:rsidRDefault="0059790E" w:rsidP="0059790E">
      <w:pPr>
        <w:pStyle w:val="Heading1"/>
        <w:numPr>
          <w:ilvl w:val="0"/>
          <w:numId w:val="1"/>
        </w:numPr>
      </w:pPr>
      <w:bookmarkStart w:id="42" w:name="_Toc110348692"/>
      <w:r>
        <w:t>Project Timeline</w:t>
      </w:r>
      <w:bookmarkEnd w:id="42"/>
    </w:p>
    <w:p w14:paraId="3D9D733C" w14:textId="6C142DC3" w:rsidR="005A55DC" w:rsidRDefault="005A55DC" w:rsidP="005A55DC">
      <w:pPr>
        <w:pStyle w:val="Caption"/>
        <w:keepNext/>
        <w:jc w:val="center"/>
      </w:pPr>
      <w:r>
        <w:t xml:space="preserve">Figure </w:t>
      </w:r>
      <w:fldSimple w:instr=" SEQ Figure \* ARABIC ">
        <w:r w:rsidR="00A323E3">
          <w:rPr>
            <w:noProof/>
          </w:rPr>
          <w:t>2</w:t>
        </w:r>
      </w:fldSimple>
      <w:r>
        <w:t xml:space="preserve"> Project Timeline</w:t>
      </w:r>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2D2D992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B2F1BF0" w14:textId="77777777" w:rsidR="00546224" w:rsidRDefault="00546224">
      <w:pPr>
        <w:rPr>
          <w:rFonts w:asciiTheme="majorHAnsi" w:eastAsiaTheme="majorEastAsia" w:hAnsiTheme="majorHAnsi" w:cstheme="majorBidi"/>
          <w:color w:val="2F5496" w:themeColor="accent1" w:themeShade="BF"/>
          <w:sz w:val="32"/>
          <w:szCs w:val="32"/>
        </w:rPr>
      </w:pPr>
      <w:r>
        <w:lastRenderedPageBreak/>
        <w:br w:type="page"/>
      </w:r>
    </w:p>
    <w:p w14:paraId="7B6457E6" w14:textId="4958B546" w:rsidR="00787AF2" w:rsidRPr="00787AF2" w:rsidRDefault="00787AF2" w:rsidP="00787AF2">
      <w:pPr>
        <w:pStyle w:val="Heading1"/>
        <w:numPr>
          <w:ilvl w:val="0"/>
          <w:numId w:val="1"/>
        </w:numPr>
      </w:pPr>
      <w:bookmarkStart w:id="43" w:name="_Toc110348693"/>
      <w:r w:rsidRPr="00787AF2">
        <w:lastRenderedPageBreak/>
        <w:t>Appendix B User Guide</w:t>
      </w:r>
      <w:bookmarkEnd w:id="43"/>
    </w:p>
    <w:p w14:paraId="52AED0C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numPr>
          <w:ilvl w:val="0"/>
          <w:numId w:val="1"/>
        </w:numPr>
      </w:pPr>
      <w:bookmarkStart w:id="44" w:name="_Toc110348694"/>
      <w:r w:rsidRPr="00787AF2">
        <w:lastRenderedPageBreak/>
        <w:t>Appendix C Ethics Documents</w:t>
      </w:r>
      <w:bookmarkEnd w:id="44"/>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004FA8FB">
            <wp:extent cx="5161280" cy="6418336"/>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10888" t="4582" r="10235" b="19631"/>
                    <a:stretch/>
                  </pic:blipFill>
                  <pic:spPr bwMode="auto">
                    <a:xfrm>
                      <a:off x="0" y="0"/>
                      <a:ext cx="5167760" cy="6426394"/>
                    </a:xfrm>
                    <a:prstGeom prst="rect">
                      <a:avLst/>
                    </a:prstGeom>
                    <a:noFill/>
                    <a:ln>
                      <a:noFill/>
                    </a:ln>
                    <a:extLst>
                      <a:ext uri="{53640926-AAD7-44D8-BBD7-CCE9431645EC}">
                        <a14:shadowObscured xmlns:a14="http://schemas.microsoft.com/office/drawing/2010/main"/>
                      </a:ext>
                    </a:extLst>
                  </pic:spPr>
                </pic:pic>
              </a:graphicData>
            </a:graphic>
          </wp:inline>
        </w:drawing>
      </w:r>
    </w:p>
    <w:p w14:paraId="3568CF37" w14:textId="10E240B5" w:rsidR="004967A1" w:rsidRDefault="004967A1" w:rsidP="004967A1">
      <w:pPr>
        <w:pStyle w:val="Heading1"/>
        <w:ind w:left="360"/>
      </w:pPr>
    </w:p>
    <w:p w14:paraId="52D91D6B" w14:textId="6E4A7E84" w:rsidR="004967A1" w:rsidRDefault="004967A1" w:rsidP="004967A1"/>
    <w:p w14:paraId="3AE47654" w14:textId="45B85B91" w:rsidR="004967A1" w:rsidRDefault="004967A1" w:rsidP="004967A1"/>
    <w:p w14:paraId="4C9DA2FD" w14:textId="5682B187" w:rsidR="00BF3A50" w:rsidRDefault="00BF3A50" w:rsidP="004967A1"/>
    <w:p w14:paraId="6EE17E47" w14:textId="77777777" w:rsidR="00BF3A50" w:rsidRPr="004967A1" w:rsidRDefault="00BF3A50" w:rsidP="004967A1"/>
    <w:p w14:paraId="541251C6" w14:textId="53F33C9A" w:rsidR="0066030B" w:rsidRDefault="0066030B" w:rsidP="0066030B">
      <w:pPr>
        <w:pStyle w:val="Heading1"/>
        <w:numPr>
          <w:ilvl w:val="0"/>
          <w:numId w:val="1"/>
        </w:numPr>
      </w:pPr>
      <w:bookmarkStart w:id="45" w:name="_Toc110348695"/>
      <w:r>
        <w:lastRenderedPageBreak/>
        <w:t>Bibliography</w:t>
      </w:r>
      <w:bookmarkEnd w:id="45"/>
    </w:p>
    <w:p w14:paraId="3250D414" w14:textId="77777777" w:rsidR="0066030B" w:rsidRDefault="0066030B" w:rsidP="00787AF2"/>
    <w:p w14:paraId="03D3CD9E" w14:textId="77777777" w:rsidR="00455BA4" w:rsidRDefault="00455BA4" w:rsidP="00787AF2"/>
    <w:p w14:paraId="2E44CF54" w14:textId="77777777" w:rsidR="00455BA4" w:rsidRDefault="00455BA4" w:rsidP="00787AF2"/>
    <w:p w14:paraId="31BF71C5" w14:textId="7A4F7FBC" w:rsidR="00A323E3" w:rsidRPr="00A323E3" w:rsidRDefault="00455BA4" w:rsidP="00A323E3">
      <w:pPr>
        <w:pStyle w:val="EndNoteBibliography"/>
        <w:spacing w:after="0"/>
        <w:ind w:left="720" w:hanging="720"/>
      </w:pPr>
      <w:r>
        <w:fldChar w:fldCharType="begin"/>
      </w:r>
      <w:r>
        <w:instrText xml:space="preserve"> ADDIN EN.REFLIST </w:instrText>
      </w:r>
      <w:r>
        <w:fldChar w:fldCharType="separate"/>
      </w:r>
      <w:r w:rsidR="00A323E3" w:rsidRPr="00A323E3">
        <w:t xml:space="preserve">Attention Is All You Need. </w:t>
      </w:r>
      <w:hyperlink r:id="rId31" w:history="1">
        <w:r w:rsidR="00A323E3" w:rsidRPr="00A323E3">
          <w:rPr>
            <w:rStyle w:val="Hyperlink"/>
          </w:rPr>
          <w:t>https://doi.org/10.48550/arxiv.1706.03762</w:t>
        </w:r>
      </w:hyperlink>
      <w:r w:rsidR="00A323E3" w:rsidRPr="00A323E3">
        <w:t xml:space="preserve"> </w:t>
      </w:r>
    </w:p>
    <w:p w14:paraId="752D07EC" w14:textId="469B297A" w:rsidR="00A323E3" w:rsidRPr="00A323E3" w:rsidRDefault="00A323E3" w:rsidP="00A323E3">
      <w:pPr>
        <w:pStyle w:val="EndNoteBibliography"/>
        <w:spacing w:after="0"/>
        <w:ind w:left="720" w:hanging="720"/>
      </w:pPr>
      <w:r w:rsidRPr="00A323E3">
        <w:rPr>
          <w:i/>
        </w:rPr>
        <w:t>Azure Bot Service – Conversational AI Application | Microsoft Azure</w:t>
      </w:r>
      <w:r w:rsidRPr="00A323E3">
        <w:t xml:space="preserve">. (2022).  Microsoft Retrieved June 1,2022 from </w:t>
      </w:r>
      <w:hyperlink r:id="rId32" w:history="1">
        <w:r w:rsidRPr="00A323E3">
          <w:rPr>
            <w:rStyle w:val="Hyperlink"/>
          </w:rPr>
          <w:t>https://azure.microsoft.com/en-us/services/bot-services/</w:t>
        </w:r>
      </w:hyperlink>
    </w:p>
    <w:p w14:paraId="615C496B" w14:textId="77777777" w:rsidR="00A323E3" w:rsidRPr="00A323E3" w:rsidRDefault="00A323E3" w:rsidP="00A323E3">
      <w:pPr>
        <w:pStyle w:val="EndNoteBibliography"/>
        <w:spacing w:after="0"/>
        <w:ind w:left="720" w:hanging="720"/>
      </w:pPr>
      <w:r w:rsidRPr="00A323E3">
        <w:t xml:space="preserve">Bocklisch, T., Faulkner, J., Pawlowski, N., &amp; Nichol, A. (2017). Rasa: Open source language understanding and dialogue management. </w:t>
      </w:r>
      <w:r w:rsidRPr="00A323E3">
        <w:rPr>
          <w:i/>
        </w:rPr>
        <w:t>arXiv preprint arXiv:1712.05181</w:t>
      </w:r>
      <w:r w:rsidRPr="00A323E3">
        <w:t xml:space="preserve">. </w:t>
      </w:r>
    </w:p>
    <w:p w14:paraId="4886C30C" w14:textId="77777777" w:rsidR="00A323E3" w:rsidRPr="00A323E3" w:rsidRDefault="00A323E3" w:rsidP="00A323E3">
      <w:pPr>
        <w:pStyle w:val="EndNoteBibliography"/>
        <w:spacing w:after="0"/>
        <w:ind w:left="720" w:hanging="720"/>
      </w:pPr>
      <w:r w:rsidRPr="00A323E3">
        <w:t xml:space="preserve">Brasoveanu, A. M. P., &amp; Andonie, R. (2020). Visualizing Transformers for NLP: A Brief Survey. </w:t>
      </w:r>
    </w:p>
    <w:p w14:paraId="1CAA85B3" w14:textId="3AC10A9A" w:rsidR="00A323E3" w:rsidRPr="00A323E3" w:rsidRDefault="00A323E3" w:rsidP="00A323E3">
      <w:pPr>
        <w:pStyle w:val="EndNoteBibliography"/>
        <w:spacing w:after="0"/>
        <w:ind w:left="720" w:hanging="720"/>
      </w:pPr>
      <w:r w:rsidRPr="00A323E3">
        <w:t xml:space="preserve">Damani, S., Narahari, K. N., Chatterjee, A., Gupta, M., &amp; Agrawal, P. (2020). Optimized Transformer Models for FAQ Answering. In (pp. 235-248). Springer International Publishing. </w:t>
      </w:r>
      <w:hyperlink r:id="rId33" w:history="1">
        <w:r w:rsidRPr="00A323E3">
          <w:rPr>
            <w:rStyle w:val="Hyperlink"/>
          </w:rPr>
          <w:t>https://doi.org/10.1007/978-3-030-47426-3_19</w:t>
        </w:r>
      </w:hyperlink>
      <w:r w:rsidRPr="00A323E3">
        <w:t xml:space="preserve"> </w:t>
      </w:r>
    </w:p>
    <w:p w14:paraId="68601FE5" w14:textId="77777777" w:rsidR="00A323E3" w:rsidRPr="00A323E3" w:rsidRDefault="00A323E3" w:rsidP="00A323E3">
      <w:pPr>
        <w:pStyle w:val="EndNoteBibliography"/>
        <w:spacing w:after="0"/>
        <w:ind w:left="720" w:hanging="720"/>
      </w:pPr>
      <w:r w:rsidRPr="00A323E3">
        <w:t xml:space="preserve">Freed, A. (2021). </w:t>
      </w:r>
      <w:r w:rsidRPr="00A323E3">
        <w:rPr>
          <w:i/>
        </w:rPr>
        <w:t>Conversational AI</w:t>
      </w:r>
      <w:r w:rsidRPr="00A323E3">
        <w:t xml:space="preserve">. Manning Publications. </w:t>
      </w:r>
    </w:p>
    <w:p w14:paraId="0760F569" w14:textId="77777777" w:rsidR="00A323E3" w:rsidRPr="00A323E3" w:rsidRDefault="00A323E3" w:rsidP="00A323E3">
      <w:pPr>
        <w:pStyle w:val="EndNoteBibliography"/>
        <w:spacing w:after="0"/>
        <w:ind w:left="720" w:hanging="720"/>
      </w:pPr>
      <w:r w:rsidRPr="00A323E3">
        <w:t xml:space="preserve">Gillioz, A., Casas, J., Mugellini, E., &amp; Khaled, O. A. (2020). Overview of the Transformer-based Models for NLP Tasks. </w:t>
      </w:r>
    </w:p>
    <w:p w14:paraId="440901FD" w14:textId="77777777" w:rsidR="00A323E3" w:rsidRPr="00A323E3" w:rsidRDefault="00A323E3" w:rsidP="00A323E3">
      <w:pPr>
        <w:pStyle w:val="EndNoteBibliography"/>
        <w:spacing w:after="0"/>
        <w:ind w:left="720" w:hanging="720"/>
      </w:pPr>
      <w:r w:rsidRPr="00A323E3">
        <w:t xml:space="preserve">Kandpal, P., Jasnani, K., Raut, R., &amp; Bhorge, S. (2020). Contextual Chatbot for Healthcare Purposes (using Deep Learning). </w:t>
      </w:r>
    </w:p>
    <w:p w14:paraId="563E4D34" w14:textId="074B296E" w:rsidR="00A323E3" w:rsidRPr="00A323E3" w:rsidRDefault="00A323E3" w:rsidP="00A323E3">
      <w:pPr>
        <w:pStyle w:val="EndNoteBibliography"/>
        <w:spacing w:after="0"/>
        <w:ind w:left="720" w:hanging="720"/>
      </w:pPr>
      <w:r w:rsidRPr="00A323E3">
        <w:t xml:space="preserve">Magnus Revang, A. M., Bern Elliot. Magic Quadrant for Enterprise Conversational AI Platforms. </w:t>
      </w:r>
      <w:hyperlink r:id="rId34" w:history="1">
        <w:r w:rsidRPr="00A323E3">
          <w:rPr>
            <w:rStyle w:val="Hyperlink"/>
          </w:rPr>
          <w:t>https://www.gartner.com/document/4010683?ref=gfa</w:t>
        </w:r>
      </w:hyperlink>
      <w:r w:rsidRPr="00A323E3">
        <w:t xml:space="preserve"> </w:t>
      </w:r>
    </w:p>
    <w:p w14:paraId="6C3CC199" w14:textId="67839A27" w:rsidR="00A323E3" w:rsidRPr="00A323E3" w:rsidRDefault="00A323E3" w:rsidP="00A323E3">
      <w:pPr>
        <w:pStyle w:val="EndNoteBibliography"/>
        <w:spacing w:after="0"/>
        <w:ind w:left="720" w:hanging="720"/>
      </w:pPr>
      <w:r w:rsidRPr="00A323E3">
        <w:t xml:space="preserve">Miller, G. A. (1995). WordNet. </w:t>
      </w:r>
      <w:r w:rsidRPr="00A323E3">
        <w:rPr>
          <w:i/>
        </w:rPr>
        <w:t>Communications of the ACM</w:t>
      </w:r>
      <w:r w:rsidRPr="00A323E3">
        <w:t>,</w:t>
      </w:r>
      <w:r w:rsidRPr="00A323E3">
        <w:rPr>
          <w:i/>
        </w:rPr>
        <w:t xml:space="preserve"> 38</w:t>
      </w:r>
      <w:r w:rsidRPr="00A323E3">
        <w:t xml:space="preserve">(11), 39-41. </w:t>
      </w:r>
      <w:hyperlink r:id="rId35" w:history="1">
        <w:r w:rsidRPr="00A323E3">
          <w:rPr>
            <w:rStyle w:val="Hyperlink"/>
          </w:rPr>
          <w:t>https://doi.org/10.1145/219717.219748</w:t>
        </w:r>
      </w:hyperlink>
      <w:r w:rsidRPr="00A323E3">
        <w:t xml:space="preserve"> </w:t>
      </w:r>
    </w:p>
    <w:p w14:paraId="1D078746" w14:textId="32357820" w:rsidR="00A323E3" w:rsidRPr="00A323E3" w:rsidRDefault="00A323E3" w:rsidP="00A323E3">
      <w:pPr>
        <w:pStyle w:val="EndNoteBibliography"/>
        <w:spacing w:after="0"/>
        <w:ind w:left="720" w:hanging="720"/>
      </w:pPr>
      <w:r w:rsidRPr="00A323E3">
        <w:t xml:space="preserve">Nadarzynski, T., Miles, O., Cowie, A., &amp; Ridge, D. (2019). Acceptability of artificial intelligence (AI)-led chatbot services in healthcare: A mixed-methods study. </w:t>
      </w:r>
      <w:r w:rsidRPr="00A323E3">
        <w:rPr>
          <w:i/>
        </w:rPr>
        <w:t>DIGITAL HEALTH</w:t>
      </w:r>
      <w:r w:rsidRPr="00A323E3">
        <w:t>,</w:t>
      </w:r>
      <w:r w:rsidRPr="00A323E3">
        <w:rPr>
          <w:i/>
        </w:rPr>
        <w:t xml:space="preserve"> 5</w:t>
      </w:r>
      <w:r w:rsidRPr="00A323E3">
        <w:t xml:space="preserve">, 205520761987180. </w:t>
      </w:r>
      <w:hyperlink r:id="rId36" w:history="1">
        <w:r w:rsidRPr="00A323E3">
          <w:rPr>
            <w:rStyle w:val="Hyperlink"/>
          </w:rPr>
          <w:t>https://doi.org/10.1177/2055207619871808</w:t>
        </w:r>
      </w:hyperlink>
      <w:r w:rsidRPr="00A323E3">
        <w:t xml:space="preserve"> </w:t>
      </w:r>
    </w:p>
    <w:p w14:paraId="216D2614" w14:textId="77777777" w:rsidR="00A323E3" w:rsidRPr="00A323E3" w:rsidRDefault="00A323E3" w:rsidP="00A323E3">
      <w:pPr>
        <w:pStyle w:val="EndNoteBibliography"/>
        <w:spacing w:after="0"/>
        <w:ind w:left="720" w:hanging="720"/>
      </w:pPr>
      <w:r w:rsidRPr="00A323E3">
        <w:t xml:space="preserve">Pandey, A., Mutreja, I., Brar, S., &amp; Singh, P. (2020). Exploring Automated Q&amp;A Support System for Maternal and Child Health in Rural India. </w:t>
      </w:r>
    </w:p>
    <w:p w14:paraId="54B64537" w14:textId="6710EF27" w:rsidR="00A323E3" w:rsidRPr="00A323E3" w:rsidRDefault="00A323E3" w:rsidP="00A323E3">
      <w:pPr>
        <w:pStyle w:val="EndNoteBibliography"/>
        <w:spacing w:after="0"/>
        <w:ind w:left="720" w:hanging="720"/>
      </w:pPr>
      <w:r w:rsidRPr="00A323E3">
        <w:t xml:space="preserve">Rustamov, S., Bayramova, A., &amp; Alasgarov, E. (2021). Development of Dialogue Management System for Banking Services. </w:t>
      </w:r>
      <w:r w:rsidRPr="00A323E3">
        <w:rPr>
          <w:i/>
        </w:rPr>
        <w:t>Applied Sciences</w:t>
      </w:r>
      <w:r w:rsidRPr="00A323E3">
        <w:t>,</w:t>
      </w:r>
      <w:r w:rsidRPr="00A323E3">
        <w:rPr>
          <w:i/>
        </w:rPr>
        <w:t xml:space="preserve"> 11</w:t>
      </w:r>
      <w:r w:rsidRPr="00A323E3">
        <w:t xml:space="preserve">(22), 10995. </w:t>
      </w:r>
      <w:hyperlink r:id="rId37" w:history="1">
        <w:r w:rsidRPr="00A323E3">
          <w:rPr>
            <w:rStyle w:val="Hyperlink"/>
          </w:rPr>
          <w:t>https://doi.org/10.3390/app112210995</w:t>
        </w:r>
      </w:hyperlink>
      <w:r w:rsidRPr="00A323E3">
        <w:t xml:space="preserve"> </w:t>
      </w:r>
    </w:p>
    <w:p w14:paraId="52875969" w14:textId="6964626C" w:rsidR="00A323E3" w:rsidRPr="00A323E3" w:rsidRDefault="00A323E3" w:rsidP="00A323E3">
      <w:pPr>
        <w:pStyle w:val="EndNoteBibliography"/>
        <w:spacing w:after="0"/>
        <w:ind w:left="720" w:hanging="720"/>
      </w:pPr>
      <w:r w:rsidRPr="00A323E3">
        <w:t xml:space="preserve">Sheth, A., Yip, H. Y., &amp; Shekarpour, S. (2019). Extending Patient-Chatbot Experience with Internet-of-Things and Background Knowledge: Case Studies with Healthcare Applications. </w:t>
      </w:r>
      <w:r w:rsidRPr="00A323E3">
        <w:rPr>
          <w:i/>
        </w:rPr>
        <w:t>IEEE Intelligent Systems</w:t>
      </w:r>
      <w:r w:rsidRPr="00A323E3">
        <w:t>,</w:t>
      </w:r>
      <w:r w:rsidRPr="00A323E3">
        <w:rPr>
          <w:i/>
        </w:rPr>
        <w:t xml:space="preserve"> 34</w:t>
      </w:r>
      <w:r w:rsidRPr="00A323E3">
        <w:t xml:space="preserve">(4), 24-30. </w:t>
      </w:r>
      <w:hyperlink r:id="rId38" w:history="1">
        <w:r w:rsidRPr="00A323E3">
          <w:rPr>
            <w:rStyle w:val="Hyperlink"/>
          </w:rPr>
          <w:t>https://doi.org/10.1109/mis.2019.2905748</w:t>
        </w:r>
      </w:hyperlink>
      <w:r w:rsidRPr="00A323E3">
        <w:t xml:space="preserve"> </w:t>
      </w:r>
    </w:p>
    <w:p w14:paraId="53EBAED7" w14:textId="0794B969" w:rsidR="00A323E3" w:rsidRPr="00A323E3" w:rsidRDefault="00A323E3" w:rsidP="00A323E3">
      <w:pPr>
        <w:pStyle w:val="EndNoteBibliography"/>
        <w:spacing w:after="0"/>
        <w:ind w:left="720" w:hanging="720"/>
      </w:pPr>
      <w:r w:rsidRPr="00A323E3">
        <w:t xml:space="preserve">Singh, P., Lin, T., Mueller, E. T., Lim, G., Perkins, T., &amp; Li Zhu, W. (2002). Open Mind Common Sense: Knowledge Acquisition from the General Public. In (pp. 1223-1237). Springer Berlin Heidelberg. </w:t>
      </w:r>
      <w:hyperlink r:id="rId39" w:history="1">
        <w:r w:rsidRPr="00A323E3">
          <w:rPr>
            <w:rStyle w:val="Hyperlink"/>
          </w:rPr>
          <w:t>https://doi.org/10.1007/3-540-36124-3_77</w:t>
        </w:r>
      </w:hyperlink>
      <w:r w:rsidRPr="00A323E3">
        <w:t xml:space="preserve"> </w:t>
      </w:r>
    </w:p>
    <w:p w14:paraId="648BB310" w14:textId="3EB6637B" w:rsidR="00A323E3" w:rsidRPr="00A323E3" w:rsidRDefault="00A323E3" w:rsidP="00A323E3">
      <w:pPr>
        <w:pStyle w:val="EndNoteBibliography"/>
        <w:spacing w:after="0"/>
        <w:ind w:left="720" w:hanging="720"/>
      </w:pPr>
      <w:r w:rsidRPr="00A323E3">
        <w:t xml:space="preserve">Transformers: State-of-the-Art Natural Language Processing. </w:t>
      </w:r>
      <w:hyperlink r:id="rId40" w:history="1">
        <w:r w:rsidRPr="00A323E3">
          <w:rPr>
            <w:rStyle w:val="Hyperlink"/>
          </w:rPr>
          <w:t>https://doi.org/10.18653/v1/2020</w:t>
        </w:r>
      </w:hyperlink>
      <w:r w:rsidRPr="00A323E3">
        <w:t xml:space="preserve"> </w:t>
      </w:r>
    </w:p>
    <w:p w14:paraId="7FB88B27" w14:textId="77777777" w:rsidR="00A323E3" w:rsidRPr="00A323E3" w:rsidRDefault="00A323E3" w:rsidP="00A323E3">
      <w:pPr>
        <w:pStyle w:val="EndNoteBibliography"/>
        <w:spacing w:after="0"/>
        <w:ind w:left="720" w:hanging="720"/>
      </w:pPr>
      <w:r w:rsidRPr="00A323E3">
        <w:t xml:space="preserve">Ur Rahman Khilji, A. F., Laskar, S. R., Pakray, P., Kadir, R. A., Lydia, M. S., &amp; Bandyopadhyay, S. (2020). HealFavor: Dataset and A Prototype System for Healthcare ChatBot. </w:t>
      </w:r>
    </w:p>
    <w:p w14:paraId="7617E565" w14:textId="77777777" w:rsidR="00A323E3" w:rsidRPr="00A323E3" w:rsidRDefault="00A323E3" w:rsidP="00A323E3">
      <w:pPr>
        <w:pStyle w:val="EndNoteBibliography"/>
        <w:ind w:left="720" w:hanging="720"/>
      </w:pPr>
      <w:r w:rsidRPr="00A323E3">
        <w:t xml:space="preserve">Yu, S., Chen, Y., &amp; Zaidi, H. (2020). A Financial Service Chatbot based on Deep Bidirectional Transformers. </w:t>
      </w:r>
      <w:r w:rsidRPr="00A323E3">
        <w:rPr>
          <w:i/>
        </w:rPr>
        <w:t>arXiv preprint arXiv:2003.04987</w:t>
      </w:r>
      <w:r w:rsidRPr="00A323E3">
        <w:t xml:space="preserve">. </w:t>
      </w:r>
    </w:p>
    <w:p w14:paraId="7C4C1F50" w14:textId="65BF471C" w:rsidR="00787AF2" w:rsidRPr="00787AF2" w:rsidRDefault="00455BA4" w:rsidP="00787AF2">
      <w:r>
        <w:fldChar w:fldCharType="end"/>
      </w:r>
    </w:p>
    <w:sectPr w:rsidR="00787AF2" w:rsidRPr="00787AF2" w:rsidSect="005462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1B54C" w14:textId="77777777" w:rsidR="003631AB" w:rsidRDefault="003631AB" w:rsidP="00546224">
      <w:pPr>
        <w:spacing w:after="0" w:line="240" w:lineRule="auto"/>
      </w:pPr>
      <w:r>
        <w:separator/>
      </w:r>
    </w:p>
  </w:endnote>
  <w:endnote w:type="continuationSeparator" w:id="0">
    <w:p w14:paraId="1318CFE3" w14:textId="77777777" w:rsidR="003631AB" w:rsidRDefault="003631AB"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Noto Serif">
    <w:charset w:val="00"/>
    <w:family w:val="roman"/>
    <w:pitch w:val="variable"/>
    <w:sig w:usb0="E00002FF" w:usb1="500078FF" w:usb2="00000029"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B073B" w14:textId="77777777" w:rsidR="003631AB" w:rsidRDefault="003631AB" w:rsidP="00546224">
      <w:pPr>
        <w:spacing w:after="0" w:line="240" w:lineRule="auto"/>
      </w:pPr>
      <w:r>
        <w:separator/>
      </w:r>
    </w:p>
  </w:footnote>
  <w:footnote w:type="continuationSeparator" w:id="0">
    <w:p w14:paraId="4EDB47A5" w14:textId="77777777" w:rsidR="003631AB" w:rsidRDefault="003631AB" w:rsidP="00546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50B4B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37E07FC"/>
    <w:multiLevelType w:val="multilevel"/>
    <w:tmpl w:val="174E9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9520C71"/>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94F018A"/>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F47D30"/>
    <w:multiLevelType w:val="multilevel"/>
    <w:tmpl w:val="C9321D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3D809EE"/>
    <w:multiLevelType w:val="hybridMultilevel"/>
    <w:tmpl w:val="E57C431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5BACCE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7C571B0"/>
    <w:multiLevelType w:val="multilevel"/>
    <w:tmpl w:val="F3140D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5F0AA69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25D4D42"/>
    <w:multiLevelType w:val="multilevel"/>
    <w:tmpl w:val="227EB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A4F1EDD"/>
    <w:multiLevelType w:val="hybridMultilevel"/>
    <w:tmpl w:val="9F203BF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BEE518F"/>
    <w:multiLevelType w:val="hybridMultilevel"/>
    <w:tmpl w:val="41F840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3" w15:restartNumberingAfterBreak="0">
    <w:nsid w:val="6FA976A5"/>
    <w:multiLevelType w:val="multilevel"/>
    <w:tmpl w:val="C4DE1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4"/>
  </w:num>
  <w:num w:numId="2" w16cid:durableId="552887278">
    <w:abstractNumId w:val="16"/>
  </w:num>
  <w:num w:numId="3" w16cid:durableId="899100554">
    <w:abstractNumId w:val="4"/>
  </w:num>
  <w:num w:numId="4" w16cid:durableId="1739861855">
    <w:abstractNumId w:val="22"/>
  </w:num>
  <w:num w:numId="5" w16cid:durableId="1890997314">
    <w:abstractNumId w:val="13"/>
  </w:num>
  <w:num w:numId="6" w16cid:durableId="442380368">
    <w:abstractNumId w:val="5"/>
  </w:num>
  <w:num w:numId="7" w16cid:durableId="698242825">
    <w:abstractNumId w:val="8"/>
  </w:num>
  <w:num w:numId="8" w16cid:durableId="619992821">
    <w:abstractNumId w:val="9"/>
  </w:num>
  <w:num w:numId="9" w16cid:durableId="1603680670">
    <w:abstractNumId w:val="23"/>
  </w:num>
  <w:num w:numId="10" w16cid:durableId="750929307">
    <w:abstractNumId w:val="18"/>
  </w:num>
  <w:num w:numId="11" w16cid:durableId="17246557">
    <w:abstractNumId w:val="1"/>
  </w:num>
  <w:num w:numId="12" w16cid:durableId="1327707191">
    <w:abstractNumId w:val="20"/>
  </w:num>
  <w:num w:numId="13" w16cid:durableId="1868912116">
    <w:abstractNumId w:val="7"/>
  </w:num>
  <w:num w:numId="14" w16cid:durableId="794061429">
    <w:abstractNumId w:val="12"/>
  </w:num>
  <w:num w:numId="15" w16cid:durableId="220025880">
    <w:abstractNumId w:val="21"/>
  </w:num>
  <w:num w:numId="16" w16cid:durableId="1480659193">
    <w:abstractNumId w:val="19"/>
  </w:num>
  <w:num w:numId="17" w16cid:durableId="384259004">
    <w:abstractNumId w:val="17"/>
  </w:num>
  <w:num w:numId="18" w16cid:durableId="1965504035">
    <w:abstractNumId w:val="2"/>
  </w:num>
  <w:num w:numId="19" w16cid:durableId="1038507723">
    <w:abstractNumId w:val="0"/>
  </w:num>
  <w:num w:numId="20" w16cid:durableId="437337470">
    <w:abstractNumId w:val="11"/>
  </w:num>
  <w:num w:numId="21" w16cid:durableId="268205153">
    <w:abstractNumId w:val="24"/>
  </w:num>
  <w:num w:numId="22" w16cid:durableId="1855805682">
    <w:abstractNumId w:val="15"/>
  </w:num>
  <w:num w:numId="23" w16cid:durableId="1676759060">
    <w:abstractNumId w:val="3"/>
  </w:num>
  <w:num w:numId="24" w16cid:durableId="1436756101">
    <w:abstractNumId w:val="10"/>
  </w:num>
  <w:num w:numId="25" w16cid:durableId="155184585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Mq4FAAKpFTE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6&lt;/item&gt;&lt;item&gt;108&lt;/item&gt;&lt;item&gt;110&lt;/item&gt;&lt;item&gt;115&lt;/item&gt;&lt;item&gt;120&lt;/item&gt;&lt;item&gt;125&lt;/item&gt;&lt;item&gt;131&lt;/item&gt;&lt;item&gt;134&lt;/item&gt;&lt;item&gt;135&lt;/item&gt;&lt;item&gt;139&lt;/item&gt;&lt;item&gt;140&lt;/item&gt;&lt;item&gt;141&lt;/item&gt;&lt;item&gt;143&lt;/item&gt;&lt;item&gt;146&lt;/item&gt;&lt;item&gt;150&lt;/item&gt;&lt;item&gt;151&lt;/item&gt;&lt;item&gt;154&lt;/item&gt;&lt;item&gt;155&lt;/item&gt;&lt;/record-ids&gt;&lt;/item&gt;&lt;/Libraries&gt;"/>
  </w:docVars>
  <w:rsids>
    <w:rsidRoot w:val="004D44C2"/>
    <w:rsid w:val="00012DA9"/>
    <w:rsid w:val="00022A19"/>
    <w:rsid w:val="000451AF"/>
    <w:rsid w:val="00056A6A"/>
    <w:rsid w:val="00060AEC"/>
    <w:rsid w:val="00072F55"/>
    <w:rsid w:val="000731F3"/>
    <w:rsid w:val="00075A95"/>
    <w:rsid w:val="0008586B"/>
    <w:rsid w:val="00085F8D"/>
    <w:rsid w:val="00096BBB"/>
    <w:rsid w:val="000A5EE5"/>
    <w:rsid w:val="000A640A"/>
    <w:rsid w:val="000A646A"/>
    <w:rsid w:val="000B4181"/>
    <w:rsid w:val="000F524E"/>
    <w:rsid w:val="000F6BD5"/>
    <w:rsid w:val="0011038A"/>
    <w:rsid w:val="00125074"/>
    <w:rsid w:val="00125FF4"/>
    <w:rsid w:val="00134554"/>
    <w:rsid w:val="001434A5"/>
    <w:rsid w:val="00145E15"/>
    <w:rsid w:val="00155A41"/>
    <w:rsid w:val="00166717"/>
    <w:rsid w:val="001733CF"/>
    <w:rsid w:val="00175277"/>
    <w:rsid w:val="001A068F"/>
    <w:rsid w:val="001A2F65"/>
    <w:rsid w:val="001A5793"/>
    <w:rsid w:val="001A5F2F"/>
    <w:rsid w:val="001B1BB2"/>
    <w:rsid w:val="001B303E"/>
    <w:rsid w:val="001C14CE"/>
    <w:rsid w:val="001C50EB"/>
    <w:rsid w:val="001D6147"/>
    <w:rsid w:val="001F02F3"/>
    <w:rsid w:val="001F277C"/>
    <w:rsid w:val="00207D6A"/>
    <w:rsid w:val="002100E1"/>
    <w:rsid w:val="00212BFF"/>
    <w:rsid w:val="002239DC"/>
    <w:rsid w:val="00224123"/>
    <w:rsid w:val="00224441"/>
    <w:rsid w:val="0026451E"/>
    <w:rsid w:val="00276346"/>
    <w:rsid w:val="00281166"/>
    <w:rsid w:val="0028320F"/>
    <w:rsid w:val="00286F43"/>
    <w:rsid w:val="00290A8D"/>
    <w:rsid w:val="0029454D"/>
    <w:rsid w:val="002A0CD1"/>
    <w:rsid w:val="002A5223"/>
    <w:rsid w:val="002E2408"/>
    <w:rsid w:val="002E3804"/>
    <w:rsid w:val="002F6C0A"/>
    <w:rsid w:val="0031645E"/>
    <w:rsid w:val="003332B4"/>
    <w:rsid w:val="003410E6"/>
    <w:rsid w:val="00342F81"/>
    <w:rsid w:val="0034705D"/>
    <w:rsid w:val="00353560"/>
    <w:rsid w:val="00355303"/>
    <w:rsid w:val="003631AB"/>
    <w:rsid w:val="00364F68"/>
    <w:rsid w:val="00381419"/>
    <w:rsid w:val="00390BFE"/>
    <w:rsid w:val="003930AA"/>
    <w:rsid w:val="003C2AD8"/>
    <w:rsid w:val="003C2C89"/>
    <w:rsid w:val="003C720C"/>
    <w:rsid w:val="003E299F"/>
    <w:rsid w:val="003E3ABF"/>
    <w:rsid w:val="003E67FE"/>
    <w:rsid w:val="003E6842"/>
    <w:rsid w:val="003F4071"/>
    <w:rsid w:val="00400ECA"/>
    <w:rsid w:val="004079A7"/>
    <w:rsid w:val="00412FA0"/>
    <w:rsid w:val="00422C74"/>
    <w:rsid w:val="00455BA4"/>
    <w:rsid w:val="00456A62"/>
    <w:rsid w:val="00464FC9"/>
    <w:rsid w:val="004704EE"/>
    <w:rsid w:val="00476281"/>
    <w:rsid w:val="00486948"/>
    <w:rsid w:val="004967A1"/>
    <w:rsid w:val="004A58C6"/>
    <w:rsid w:val="004A6C52"/>
    <w:rsid w:val="004C5813"/>
    <w:rsid w:val="004D2AD5"/>
    <w:rsid w:val="004D44C2"/>
    <w:rsid w:val="004E1007"/>
    <w:rsid w:val="00514C72"/>
    <w:rsid w:val="00527D03"/>
    <w:rsid w:val="00546224"/>
    <w:rsid w:val="005509CF"/>
    <w:rsid w:val="00554E7D"/>
    <w:rsid w:val="00574544"/>
    <w:rsid w:val="00575872"/>
    <w:rsid w:val="00583565"/>
    <w:rsid w:val="00583C7D"/>
    <w:rsid w:val="00595194"/>
    <w:rsid w:val="00595E2A"/>
    <w:rsid w:val="0059790E"/>
    <w:rsid w:val="005A24E7"/>
    <w:rsid w:val="005A55DC"/>
    <w:rsid w:val="005B58B2"/>
    <w:rsid w:val="005B71D8"/>
    <w:rsid w:val="005D0B6D"/>
    <w:rsid w:val="005E7093"/>
    <w:rsid w:val="005F1525"/>
    <w:rsid w:val="005F3AAC"/>
    <w:rsid w:val="005F598C"/>
    <w:rsid w:val="00604692"/>
    <w:rsid w:val="00606B0A"/>
    <w:rsid w:val="00610F31"/>
    <w:rsid w:val="0061460F"/>
    <w:rsid w:val="00625C39"/>
    <w:rsid w:val="0063650E"/>
    <w:rsid w:val="00645F08"/>
    <w:rsid w:val="0064777B"/>
    <w:rsid w:val="0066030B"/>
    <w:rsid w:val="00674736"/>
    <w:rsid w:val="00675CA8"/>
    <w:rsid w:val="00687D25"/>
    <w:rsid w:val="006A6AE1"/>
    <w:rsid w:val="006C6315"/>
    <w:rsid w:val="006C76D7"/>
    <w:rsid w:val="006D4792"/>
    <w:rsid w:val="006E0B65"/>
    <w:rsid w:val="006E141A"/>
    <w:rsid w:val="006F01F7"/>
    <w:rsid w:val="006F569A"/>
    <w:rsid w:val="006F60CB"/>
    <w:rsid w:val="00716161"/>
    <w:rsid w:val="00724A01"/>
    <w:rsid w:val="0073012F"/>
    <w:rsid w:val="007330B6"/>
    <w:rsid w:val="007500C4"/>
    <w:rsid w:val="00775D2B"/>
    <w:rsid w:val="007864AC"/>
    <w:rsid w:val="00786942"/>
    <w:rsid w:val="00787AF2"/>
    <w:rsid w:val="00790090"/>
    <w:rsid w:val="007C7D69"/>
    <w:rsid w:val="007D2306"/>
    <w:rsid w:val="007E63D6"/>
    <w:rsid w:val="007F32F4"/>
    <w:rsid w:val="008004D4"/>
    <w:rsid w:val="00807552"/>
    <w:rsid w:val="00814A5D"/>
    <w:rsid w:val="00835770"/>
    <w:rsid w:val="00837F0B"/>
    <w:rsid w:val="00846C3A"/>
    <w:rsid w:val="008470D3"/>
    <w:rsid w:val="008472E1"/>
    <w:rsid w:val="00850CB3"/>
    <w:rsid w:val="008758E4"/>
    <w:rsid w:val="00886C9D"/>
    <w:rsid w:val="008A0E62"/>
    <w:rsid w:val="008B1374"/>
    <w:rsid w:val="008B7E5A"/>
    <w:rsid w:val="008D7C4B"/>
    <w:rsid w:val="008E5D43"/>
    <w:rsid w:val="008F4516"/>
    <w:rsid w:val="008F58FD"/>
    <w:rsid w:val="00901EA6"/>
    <w:rsid w:val="0091262E"/>
    <w:rsid w:val="0091572D"/>
    <w:rsid w:val="00924D62"/>
    <w:rsid w:val="00932F4F"/>
    <w:rsid w:val="0094104D"/>
    <w:rsid w:val="00946623"/>
    <w:rsid w:val="00951BBA"/>
    <w:rsid w:val="0095639B"/>
    <w:rsid w:val="00967CAF"/>
    <w:rsid w:val="0097674A"/>
    <w:rsid w:val="00980707"/>
    <w:rsid w:val="00985748"/>
    <w:rsid w:val="009B44E3"/>
    <w:rsid w:val="009D492A"/>
    <w:rsid w:val="009E0752"/>
    <w:rsid w:val="009E7295"/>
    <w:rsid w:val="009E7392"/>
    <w:rsid w:val="009E7E04"/>
    <w:rsid w:val="00A04186"/>
    <w:rsid w:val="00A06631"/>
    <w:rsid w:val="00A13996"/>
    <w:rsid w:val="00A23D64"/>
    <w:rsid w:val="00A323E3"/>
    <w:rsid w:val="00A37F47"/>
    <w:rsid w:val="00A47CE3"/>
    <w:rsid w:val="00A52A7C"/>
    <w:rsid w:val="00A5577E"/>
    <w:rsid w:val="00A56585"/>
    <w:rsid w:val="00A60A6A"/>
    <w:rsid w:val="00A71E35"/>
    <w:rsid w:val="00A97012"/>
    <w:rsid w:val="00AB6303"/>
    <w:rsid w:val="00AE35F8"/>
    <w:rsid w:val="00AE481B"/>
    <w:rsid w:val="00AF28DC"/>
    <w:rsid w:val="00AF2C49"/>
    <w:rsid w:val="00AF6000"/>
    <w:rsid w:val="00B10D4F"/>
    <w:rsid w:val="00B235ED"/>
    <w:rsid w:val="00B34D15"/>
    <w:rsid w:val="00B36B8F"/>
    <w:rsid w:val="00B36C58"/>
    <w:rsid w:val="00B40674"/>
    <w:rsid w:val="00B43170"/>
    <w:rsid w:val="00B45A40"/>
    <w:rsid w:val="00B5640F"/>
    <w:rsid w:val="00B600F9"/>
    <w:rsid w:val="00B66D52"/>
    <w:rsid w:val="00B72029"/>
    <w:rsid w:val="00B73DA3"/>
    <w:rsid w:val="00B97DEB"/>
    <w:rsid w:val="00BB675F"/>
    <w:rsid w:val="00BC4624"/>
    <w:rsid w:val="00BC5FEA"/>
    <w:rsid w:val="00BE14BC"/>
    <w:rsid w:val="00BE3FBE"/>
    <w:rsid w:val="00BE693F"/>
    <w:rsid w:val="00BF3A50"/>
    <w:rsid w:val="00BF3D0B"/>
    <w:rsid w:val="00BF541B"/>
    <w:rsid w:val="00C00097"/>
    <w:rsid w:val="00C00ADA"/>
    <w:rsid w:val="00C051DF"/>
    <w:rsid w:val="00C0577F"/>
    <w:rsid w:val="00C06831"/>
    <w:rsid w:val="00C0706A"/>
    <w:rsid w:val="00C10099"/>
    <w:rsid w:val="00C15920"/>
    <w:rsid w:val="00C40595"/>
    <w:rsid w:val="00C70013"/>
    <w:rsid w:val="00C94B2D"/>
    <w:rsid w:val="00C96D95"/>
    <w:rsid w:val="00CA58EC"/>
    <w:rsid w:val="00CD69FE"/>
    <w:rsid w:val="00CE1891"/>
    <w:rsid w:val="00CE4A14"/>
    <w:rsid w:val="00D00072"/>
    <w:rsid w:val="00D24D8D"/>
    <w:rsid w:val="00D4757B"/>
    <w:rsid w:val="00D558F9"/>
    <w:rsid w:val="00D5599B"/>
    <w:rsid w:val="00D57273"/>
    <w:rsid w:val="00D65BE1"/>
    <w:rsid w:val="00D7092D"/>
    <w:rsid w:val="00D97FE6"/>
    <w:rsid w:val="00DA36FA"/>
    <w:rsid w:val="00DC48AC"/>
    <w:rsid w:val="00DD16BC"/>
    <w:rsid w:val="00E12777"/>
    <w:rsid w:val="00E12FC0"/>
    <w:rsid w:val="00E23FBF"/>
    <w:rsid w:val="00E253B5"/>
    <w:rsid w:val="00E563FE"/>
    <w:rsid w:val="00E61D37"/>
    <w:rsid w:val="00E83C8B"/>
    <w:rsid w:val="00E86308"/>
    <w:rsid w:val="00E94A9E"/>
    <w:rsid w:val="00EA2FC9"/>
    <w:rsid w:val="00EA463B"/>
    <w:rsid w:val="00EA6D04"/>
    <w:rsid w:val="00ED4B3E"/>
    <w:rsid w:val="00ED63FB"/>
    <w:rsid w:val="00EE73A8"/>
    <w:rsid w:val="00EE7536"/>
    <w:rsid w:val="00F14F27"/>
    <w:rsid w:val="00F31148"/>
    <w:rsid w:val="00F32EB3"/>
    <w:rsid w:val="00F37313"/>
    <w:rsid w:val="00F4283F"/>
    <w:rsid w:val="00F654DB"/>
    <w:rsid w:val="00F75D88"/>
    <w:rsid w:val="00F77146"/>
    <w:rsid w:val="00F83CDC"/>
    <w:rsid w:val="00F86A0A"/>
    <w:rsid w:val="00F93D8A"/>
    <w:rsid w:val="00F96037"/>
    <w:rsid w:val="00FA5305"/>
    <w:rsid w:val="00FA5A21"/>
    <w:rsid w:val="00FB1524"/>
    <w:rsid w:val="00FB18DD"/>
    <w:rsid w:val="00FB22F4"/>
    <w:rsid w:val="00FC0460"/>
    <w:rsid w:val="00FD0D62"/>
    <w:rsid w:val="00FD11CF"/>
    <w:rsid w:val="00FD2966"/>
    <w:rsid w:val="00FD3F6A"/>
    <w:rsid w:val="00FD608D"/>
    <w:rsid w:val="00FF61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semiHidden/>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rasa.com/docs/rasa/generating-nlu-data/" TargetMode="External"/><Relationship Id="rId39" Type="http://schemas.openxmlformats.org/officeDocument/2006/relationships/hyperlink" Target="https://doi.org/10.1007/3-540-36124-3_77" TargetMode="External"/><Relationship Id="rId21" Type="http://schemas.openxmlformats.org/officeDocument/2006/relationships/image" Target="media/image12.svg"/><Relationship Id="rId34" Type="http://schemas.openxmlformats.org/officeDocument/2006/relationships/hyperlink" Target="https://www.gartner.com/document/4010683?ref=gfa"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rasa.com/docs/rasa/generating-nlu-data/" TargetMode="External"/><Relationship Id="rId32" Type="http://schemas.openxmlformats.org/officeDocument/2006/relationships/hyperlink" Target="https://azure.microsoft.com/en-us/services/bot-services/" TargetMode="External"/><Relationship Id="rId37" Type="http://schemas.openxmlformats.org/officeDocument/2006/relationships/hyperlink" Target="https://doi.org/10.3390/app112210995" TargetMode="External"/><Relationship Id="rId40" Type="http://schemas.openxmlformats.org/officeDocument/2006/relationships/hyperlink" Target="https://doi.org/10.18653/v1/202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rasa.com/docs/rasa/generating-nlu-data/" TargetMode="External"/><Relationship Id="rId28" Type="http://schemas.openxmlformats.org/officeDocument/2006/relationships/hyperlink" Target="https://learning.rasa.com/bias/" TargetMode="External"/><Relationship Id="rId36" Type="http://schemas.openxmlformats.org/officeDocument/2006/relationships/hyperlink" Target="https://doi.org/10.1177/2055207619871808" TargetMode="External"/><Relationship Id="rId10" Type="http://schemas.openxmlformats.org/officeDocument/2006/relationships/image" Target="media/image2.png"/><Relationship Id="rId19" Type="http://schemas.openxmlformats.org/officeDocument/2006/relationships/image" Target="media/image10.svg"/><Relationship Id="rId31" Type="http://schemas.openxmlformats.org/officeDocument/2006/relationships/hyperlink" Target="https://doi.org/10.48550/arxiv.1706.03762" TargetMode="External"/><Relationship Id="rId4" Type="http://schemas.openxmlformats.org/officeDocument/2006/relationships/settings" Target="settings.xml"/><Relationship Id="rId9" Type="http://schemas.openxmlformats.org/officeDocument/2006/relationships/hyperlink" Target="https://go.forrester.com/data/consumer-technographics/" TargetMode="External"/><Relationship Id="rId14" Type="http://schemas.openxmlformats.org/officeDocument/2006/relationships/image" Target="media/image5.png"/><Relationship Id="rId22" Type="http://schemas.openxmlformats.org/officeDocument/2006/relationships/hyperlink" Target="https://www.mayoclinic.org/diseases-conditions/rotavirus/symptoms-causes/syc-20351300" TargetMode="External"/><Relationship Id="rId27" Type="http://schemas.openxmlformats.org/officeDocument/2006/relationships/image" Target="media/image13.png"/><Relationship Id="rId30" Type="http://schemas.openxmlformats.org/officeDocument/2006/relationships/image" Target="media/image15.emf"/><Relationship Id="rId35" Type="http://schemas.openxmlformats.org/officeDocument/2006/relationships/hyperlink" Target="https://doi.org/10.1145/219717.219748"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github.com/RightWrite/HealthAgent.git" TargetMode="External"/><Relationship Id="rId17" Type="http://schemas.openxmlformats.org/officeDocument/2006/relationships/image" Target="media/image8.png"/><Relationship Id="rId25" Type="http://schemas.openxmlformats.org/officeDocument/2006/relationships/hyperlink" Target="https://rasa.com/docs/rasa/generating-nlu-data/" TargetMode="External"/><Relationship Id="rId33" Type="http://schemas.openxmlformats.org/officeDocument/2006/relationships/hyperlink" Target="https://doi.org/10.1007/978-3-030-47426-3_19" TargetMode="External"/><Relationship Id="rId38" Type="http://schemas.openxmlformats.org/officeDocument/2006/relationships/hyperlink" Target="https://doi.org/10.1109/mis.2019.2905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3</TotalTime>
  <Pages>1</Pages>
  <Words>10465</Words>
  <Characters>59656</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162</cp:revision>
  <cp:lastPrinted>2022-08-03T17:51:00Z</cp:lastPrinted>
  <dcterms:created xsi:type="dcterms:W3CDTF">2022-06-07T07:08:00Z</dcterms:created>
  <dcterms:modified xsi:type="dcterms:W3CDTF">2022-08-03T23:52:00Z</dcterms:modified>
</cp:coreProperties>
</file>